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77777777" w:rsidR="00FC1EED" w:rsidRPr="00AC66A1" w:rsidRDefault="00FC1EED" w:rsidP="00FC1EED">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0F8A014C" w14:textId="77777777" w:rsidR="00FC1EED" w:rsidRPr="00AC66A1" w:rsidRDefault="00FC1EED" w:rsidP="00FC1EED">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3C60779B" w14:textId="77777777" w:rsidR="00FC1EED" w:rsidRPr="00AC66A1" w:rsidRDefault="00FC1EED" w:rsidP="00FC1EED">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5BD95B96" w14:textId="23AFBC52"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210C7A">
        <w:rPr>
          <w:b/>
          <w:bCs/>
          <w:szCs w:val="28"/>
        </w:rPr>
        <w:t>young population</w:t>
      </w:r>
    </w:p>
    <w:p w14:paraId="3C9B6102" w14:textId="77777777" w:rsidR="00FC1EED" w:rsidRPr="00AC66A1" w:rsidRDefault="00FC1EED" w:rsidP="00FC1EED">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77777777"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5FA1DDF9" w14:textId="77777777" w:rsidR="00FC1EED" w:rsidRPr="00AC66A1" w:rsidRDefault="00FC1EED" w:rsidP="00FC1EED">
      <w:pPr>
        <w:spacing w:line="312" w:lineRule="auto"/>
        <w:ind w:firstLine="480"/>
        <w:rPr>
          <w:szCs w:val="24"/>
        </w:rPr>
      </w:pPr>
    </w:p>
    <w:p w14:paraId="5FCD85A7" w14:textId="77777777" w:rsidR="00FC1EED" w:rsidRPr="00AC66A1" w:rsidRDefault="00FC1EED" w:rsidP="00FC1EED">
      <w:pPr>
        <w:spacing w:line="312" w:lineRule="auto"/>
        <w:ind w:firstLine="480"/>
        <w:rPr>
          <w:b/>
          <w:bCs/>
          <w:szCs w:val="24"/>
        </w:rPr>
      </w:pPr>
      <w:r w:rsidRPr="00AC66A1">
        <w:rPr>
          <w:szCs w:val="24"/>
        </w:rPr>
        <w:t>Corresponding author: Hu Chuan-Peng, email: hcp4715@hotmail.com</w:t>
      </w: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1CA7C159" w:rsidR="005843A6" w:rsidRDefault="005843A6" w:rsidP="005843A6">
      <w:pPr>
        <w:ind w:firstLine="480"/>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Pr="005843A6">
        <w:t>(William Styron, 1990)</w:t>
      </w:r>
      <w:r>
        <w:rPr>
          <w:shd w:val="clear" w:color="auto" w:fill="FFFFFF"/>
        </w:rPr>
        <w:fldChar w:fldCharType="end"/>
      </w:r>
    </w:p>
    <w:p w14:paraId="75A5A5E5" w14:textId="5F1AAEB1" w:rsidR="003038B4" w:rsidRDefault="00723104" w:rsidP="00A86DCA">
      <w:pPr>
        <w:ind w:firstLine="480"/>
      </w:pPr>
      <w:commentRangeStart w:id="3"/>
      <w:commentRangeStart w:id="4"/>
      <w:r>
        <w:t>Depression</w:t>
      </w:r>
      <w:r w:rsidR="003633C7">
        <w:t xml:space="preserve"> (also known as major depression)</w:t>
      </w:r>
      <w:r>
        <w:t xml:space="preserve"> </w:t>
      </w:r>
      <w:r w:rsidR="003633C7">
        <w:t>is one of the most prevalent mental disorders globally.</w:t>
      </w:r>
      <w:bookmarkEnd w:id="1"/>
      <w:r w:rsidR="003633C7">
        <w:t xml:space="preserve"> </w:t>
      </w:r>
      <w:commentRangeEnd w:id="3"/>
      <w:r w:rsidR="00232753">
        <w:rPr>
          <w:rStyle w:val="a9"/>
        </w:rPr>
        <w:commentReference w:id="3"/>
      </w:r>
      <w:r w:rsidR="003633C7">
        <w:t xml:space="preserve">It </w:t>
      </w:r>
      <w:r>
        <w:t>induce</w:t>
      </w:r>
      <w:r w:rsidR="003633C7">
        <w:t>s</w:t>
      </w:r>
      <w:r>
        <w:t xml:space="preserve"> considerable distress, hinder</w:t>
      </w:r>
      <w:r w:rsidR="003633C7">
        <w:t>s</w:t>
      </w:r>
      <w:r>
        <w:t xml:space="preserve"> social functioning and economic productivity, and result</w:t>
      </w:r>
      <w:r w:rsidR="003633C7">
        <w:t>s</w:t>
      </w:r>
      <w:r>
        <w:t xml:space="preserve"> in premature mortality</w:t>
      </w:r>
      <w:r w:rsidR="00593E18">
        <w:t xml:space="preserve"> </w:t>
      </w:r>
      <w:r w:rsidR="00593E18">
        <w:fldChar w:fldCharType="begin"/>
      </w:r>
      <w:r w:rsidR="00593E18">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593E18">
        <w:fldChar w:fldCharType="separate"/>
      </w:r>
      <w:r w:rsidR="00593E18" w:rsidRPr="00AE3A2E">
        <w:t>(</w:t>
      </w:r>
      <w:r w:rsidR="00593E18" w:rsidRPr="00045A41">
        <w:rPr>
          <w:rStyle w:val="zoteroCitation"/>
        </w:rPr>
        <w:t>Herrman et al., 2022</w:t>
      </w:r>
      <w:r w:rsidR="00593E18" w:rsidRPr="00AE3A2E">
        <w:t>)</w:t>
      </w:r>
      <w:r w:rsidR="00593E18">
        <w:fldChar w:fldCharType="end"/>
      </w:r>
      <w:r>
        <w:t>. Its effects extend significantly to individuals close to the affected person and have broader societal implications</w:t>
      </w:r>
      <w:r w:rsidR="003633C7">
        <w:t xml:space="preserve"> </w:t>
      </w:r>
      <w:r w:rsidR="00AE3A2E">
        <w:fldChar w:fldCharType="begin"/>
      </w:r>
      <w:r w:rsidR="003038B4">
        <w:instrText xml:space="preserve"> ADDIN ZOTERO_ITEM CSL_CITATION {"citationID":"08ckvd60","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AE3A2E">
        <w:fldChar w:fldCharType="separate"/>
      </w:r>
      <w:r w:rsidR="00AE3A2E" w:rsidRPr="00AE3A2E">
        <w:t>(</w:t>
      </w:r>
      <w:r w:rsidR="00AE3A2E" w:rsidRPr="00045A41">
        <w:rPr>
          <w:rStyle w:val="zoteroCitation"/>
        </w:rPr>
        <w:t>Herrman et al., 2022</w:t>
      </w:r>
      <w:r w:rsidR="00AE3A2E" w:rsidRPr="00AE3A2E">
        <w:t>)</w:t>
      </w:r>
      <w:r w:rsidR="00AE3A2E">
        <w:fldChar w:fldCharType="end"/>
      </w:r>
      <w:r>
        <w:t>.</w:t>
      </w:r>
      <w:r w:rsidR="00AE3A2E" w:rsidRPr="00AE3A2E">
        <w:t xml:space="preserve"> </w:t>
      </w:r>
      <w:r w:rsidR="003633C7" w:rsidRPr="005D14D2">
        <w:t xml:space="preserve">Depression also </w:t>
      </w:r>
      <w:proofErr w:type="gramStart"/>
      <w:r w:rsidR="003633C7" w:rsidRPr="005D14D2">
        <w:t>bring</w:t>
      </w:r>
      <w:proofErr w:type="gramEnd"/>
      <w:r w:rsidR="003633C7" w:rsidRPr="005D14D2">
        <w:t xml:space="preserve"> about economic burdens. The economic burden of major depressive disorder among US adults increased from $236.6 billion to $326.2 billion </w:t>
      </w:r>
      <w:r w:rsidR="003633C7">
        <w:fldChar w:fldCharType="begin"/>
      </w:r>
      <w:r w:rsidR="003633C7">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fldChar w:fldCharType="separate"/>
      </w:r>
      <w:r w:rsidR="003633C7" w:rsidRPr="005D14D2">
        <w:t>(</w:t>
      </w:r>
      <w:r w:rsidR="003633C7" w:rsidRPr="00045A41">
        <w:rPr>
          <w:rStyle w:val="zoteroCitation"/>
        </w:rPr>
        <w:t>Greenberg et al., 2021</w:t>
      </w:r>
      <w:r w:rsidR="003633C7" w:rsidRPr="005D14D2">
        <w:t>)</w:t>
      </w:r>
      <w:r w:rsidR="003633C7">
        <w:fldChar w:fldCharType="end"/>
      </w:r>
      <w:r w:rsidR="003633C7">
        <w:t>.</w:t>
      </w:r>
      <w:commentRangeStart w:id="6"/>
      <w:r w:rsidR="003633C7">
        <w:t xml:space="preserve"> </w:t>
      </w:r>
      <w:commentRangeEnd w:id="4"/>
      <w:r w:rsidR="003633C7">
        <w:rPr>
          <w:rStyle w:val="a9"/>
        </w:rPr>
        <w:commentReference w:id="4"/>
      </w:r>
      <w:bookmarkStart w:id="7" w:name="OLE_LINK30"/>
      <w:r w:rsidR="00AE3A2E" w:rsidRPr="00AE3A2E">
        <w:t xml:space="preserve">In China, </w:t>
      </w:r>
      <w:r w:rsidR="005D7C4C">
        <w:rPr>
          <w:rFonts w:hint="eastAsia"/>
        </w:rPr>
        <w:t>with</w:t>
      </w:r>
      <w:r w:rsidR="005D7C4C">
        <w:t xml:space="preserve"> a rate of </w:t>
      </w:r>
      <w:r w:rsidR="005D7C4C" w:rsidRPr="00165969">
        <w:rPr>
          <w:highlight w:val="yellow"/>
        </w:rPr>
        <w:t>XXX,</w:t>
      </w:r>
      <w:r w:rsidR="005D7C4C">
        <w:t xml:space="preserve"> </w:t>
      </w:r>
      <w:r w:rsidR="00AE3A2E" w:rsidRPr="00AE3A2E">
        <w:t>major depression ranked as the second leading cause of disability</w:t>
      </w:r>
      <w:r w:rsidR="003633C7">
        <w:t xml:space="preserve"> </w:t>
      </w:r>
      <w:bookmarkEnd w:id="7"/>
      <w:r w:rsidR="008F1B61">
        <w:fldChar w:fldCharType="begin"/>
      </w:r>
      <w:r w:rsidR="008F1B61">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8F1B61">
        <w:fldChar w:fldCharType="separate"/>
      </w:r>
      <w:bookmarkStart w:id="8" w:name="OLE_LINK31"/>
      <w:r w:rsidR="008F1B61" w:rsidRPr="008F1B61">
        <w:t>(</w:t>
      </w:r>
      <w:r w:rsidR="008F1B61" w:rsidRPr="00045A41">
        <w:rPr>
          <w:rStyle w:val="zoteroCitation"/>
        </w:rPr>
        <w:t>Yang et al., 2013</w:t>
      </w:r>
      <w:bookmarkEnd w:id="8"/>
      <w:r w:rsidR="008F1B61" w:rsidRPr="008F1B61">
        <w:t>)</w:t>
      </w:r>
      <w:r w:rsidR="008F1B61">
        <w:fldChar w:fldCharType="end"/>
      </w:r>
      <w:r w:rsidR="00AE3A2E" w:rsidRPr="00AE3A2E">
        <w:t>.</w:t>
      </w:r>
      <w:r w:rsidR="00982F92" w:rsidRPr="00982F92">
        <w:t xml:space="preserve"> </w:t>
      </w:r>
      <w:commentRangeEnd w:id="6"/>
      <w:r w:rsidR="00165969">
        <w:rPr>
          <w:rStyle w:val="a9"/>
        </w:rPr>
        <w:commentReference w:id="6"/>
      </w:r>
      <w:bookmarkStart w:id="9" w:name="OLE_LINK32"/>
      <w:r w:rsidR="000C099C" w:rsidRPr="000C099C">
        <w:rPr>
          <w:highlight w:val="yellow"/>
        </w:rPr>
        <w:t>A cross-national study encompassing 29 countries disclosed that the lifetime prevalence of severe depression is 7.5% (7.2–7.7) for males, placing it in the second position, while for females, it stands at 13.6% (13.3–13.9), ranking first</w:t>
      </w:r>
      <w:r w:rsidR="000C099C" w:rsidRPr="000C099C">
        <w:rPr>
          <w:sz w:val="21"/>
          <w:szCs w:val="21"/>
          <w:highlight w:val="yellow"/>
        </w:rPr>
        <w:fldChar w:fldCharType="begin"/>
      </w:r>
      <w:r w:rsidR="000C099C" w:rsidRPr="000C099C">
        <w:rPr>
          <w:sz w:val="21"/>
          <w:szCs w:val="21"/>
          <w:highlight w:val="yellow"/>
        </w:rPr>
        <w:instrText xml:space="preserve"> ADDIN ZOTERO_ITEM CSL_CITATION {"citationID":"xj7E8X9q","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C099C" w:rsidRPr="000C099C">
        <w:rPr>
          <w:sz w:val="21"/>
          <w:szCs w:val="21"/>
          <w:highlight w:val="yellow"/>
        </w:rPr>
        <w:fldChar w:fldCharType="separate"/>
      </w:r>
      <w:r w:rsidR="000C099C" w:rsidRPr="000C099C">
        <w:rPr>
          <w:highlight w:val="yellow"/>
        </w:rPr>
        <w:t>(</w:t>
      </w:r>
      <w:r w:rsidR="000C099C" w:rsidRPr="000C099C">
        <w:rPr>
          <w:rStyle w:val="zoteroCitation"/>
          <w:highlight w:val="yellow"/>
        </w:rPr>
        <w:t>McGrath et al., 2023</w:t>
      </w:r>
      <w:r w:rsidR="000C099C" w:rsidRPr="000C099C">
        <w:rPr>
          <w:highlight w:val="yellow"/>
        </w:rPr>
        <w:t>)</w:t>
      </w:r>
      <w:r w:rsidR="000C099C" w:rsidRPr="000C099C">
        <w:rPr>
          <w:sz w:val="21"/>
          <w:szCs w:val="21"/>
          <w:highlight w:val="yellow"/>
        </w:rPr>
        <w:fldChar w:fldCharType="end"/>
      </w:r>
      <w:r w:rsidR="000C099C" w:rsidRPr="000C099C">
        <w:rPr>
          <w:highlight w:val="yellow"/>
        </w:rPr>
        <w:t>.</w:t>
      </w:r>
      <w:bookmarkStart w:id="10" w:name="OLE_LINK33"/>
      <w:bookmarkStart w:id="11" w:name="OLE_LINK40"/>
      <w:r w:rsidR="005D7C4C">
        <w:t xml:space="preserve">The prevalence of depression among </w:t>
      </w:r>
      <w:proofErr w:type="spellStart"/>
      <w:r w:rsidR="005D7C4C">
        <w:t>Chiense</w:t>
      </w:r>
      <w:proofErr w:type="spellEnd"/>
      <w:r w:rsidR="005D7C4C">
        <w:t xml:space="preserve"> population is 10.6%, ranked as the </w:t>
      </w:r>
      <w:commentRangeStart w:id="12"/>
      <w:commentRangeStart w:id="13"/>
      <w:r w:rsidR="005D7C4C">
        <w:t>XX</w:t>
      </w:r>
      <w:commentRangeEnd w:id="12"/>
      <w:r w:rsidR="005D7C4C">
        <w:rPr>
          <w:rStyle w:val="a9"/>
        </w:rPr>
        <w:commentReference w:id="12"/>
      </w:r>
      <w:commentRangeEnd w:id="13"/>
      <w:r w:rsidR="00E11A74">
        <w:rPr>
          <w:rStyle w:val="a9"/>
        </w:rPr>
        <w:commentReference w:id="13"/>
      </w:r>
      <w:r w:rsidR="005D7C4C">
        <w:t xml:space="preserve"> among all mental disorders</w:t>
      </w:r>
      <w:bookmarkEnd w:id="10"/>
      <w:r w:rsidR="005D7C4C">
        <w:t xml:space="preserve"> </w:t>
      </w:r>
      <w:bookmarkStart w:id="14" w:name="OLE_LINK3"/>
      <w:bookmarkEnd w:id="9"/>
      <w:r w:rsidR="00982F92">
        <w:fldChar w:fldCharType="begin"/>
      </w:r>
      <w:r w:rsidR="00982F92">
        <w:rPr>
          <w:rFonts w:hint="eastAsia"/>
        </w:rPr>
        <w:instrText xml:space="preserve"> ADDIN ZOTERO_ITEM CSL_CITATION {"citationID":"Zr42Z0Vk","properties":{"formattedCitation":"(\\uc0\\u20613{}\\uc0\\u23567{}\\uc0\\u20848{} &amp; \\uc0\\u24352{}\\uc0\\u20355{}, 2023)","plainCitation":"(</w:instrText>
      </w:r>
      <w:r w:rsidR="00982F92">
        <w:rPr>
          <w:rFonts w:hint="eastAsia"/>
        </w:rPr>
        <w:instrText>傅小兰</w:instrText>
      </w:r>
      <w:r w:rsidR="00982F92">
        <w:rPr>
          <w:rFonts w:hint="eastAsia"/>
        </w:rPr>
        <w:instrText xml:space="preserve"> &amp; </w:instrText>
      </w:r>
      <w:r w:rsidR="00982F92">
        <w:rPr>
          <w:rFonts w:hint="eastAsia"/>
        </w:rPr>
        <w:instrText>张侃</w:instrText>
      </w:r>
      <w:r w:rsidR="00982F92">
        <w:rPr>
          <w:rFonts w:hint="eastAsia"/>
        </w:rPr>
        <w:instrText>, 2023)","noteIndex":0},"citationItems":[{"id":307,"uris":["http://zotero.org/users/local/eoP0LvSC/items/8L92BE7G"],"itemData":{"id":307,"type":"book","edition":"1","event-place":"</w:instrText>
      </w:r>
      <w:r w:rsidR="00982F92">
        <w:rPr>
          <w:rFonts w:hint="eastAsia"/>
        </w:rPr>
        <w:instrText>北京</w:instrText>
      </w:r>
      <w:r w:rsidR="00982F92">
        <w:rPr>
          <w:rFonts w:hint="eastAsia"/>
        </w:rPr>
        <w:instrText>","publisher":"</w:instrText>
      </w:r>
      <w:r w:rsidR="00982F92">
        <w:rPr>
          <w:rFonts w:hint="eastAsia"/>
        </w:rPr>
        <w:instrText>社会科学文献出版社</w:instrText>
      </w:r>
      <w:r w:rsidR="00982F92">
        <w:rPr>
          <w:rFonts w:hint="eastAsia"/>
        </w:rPr>
        <w:instrText>","publisher-place":"</w:instrText>
      </w:r>
      <w:r w:rsidR="00982F92">
        <w:rPr>
          <w:rFonts w:hint="eastAsia"/>
        </w:rPr>
        <w:instrText>北京</w:instrText>
      </w:r>
      <w:r w:rsidR="00982F92">
        <w:rPr>
          <w:rFonts w:hint="eastAsia"/>
        </w:rPr>
        <w:instrText>","title":"</w:instrText>
      </w:r>
      <w:r w:rsidR="00982F92">
        <w:rPr>
          <w:rFonts w:hint="eastAsia"/>
        </w:rPr>
        <w:instrText>心理健康蓝皮书</w:instrText>
      </w:r>
      <w:r w:rsidR="00982F92">
        <w:rPr>
          <w:rFonts w:hint="eastAsia"/>
        </w:rPr>
        <w:instrText xml:space="preserve"> </w:instrText>
      </w:r>
      <w:r w:rsidR="00982F92">
        <w:rPr>
          <w:rFonts w:hint="eastAsia"/>
        </w:rPr>
        <w:instrText>中国国民心理健康发展报告</w:instrText>
      </w:r>
      <w:r w:rsidR="00982F92">
        <w:rPr>
          <w:rFonts w:hint="eastAsia"/>
        </w:rPr>
        <w:instrText>(2021-2022)","author":[{"literal":"</w:instrText>
      </w:r>
      <w:r w:rsidR="00982F92">
        <w:rPr>
          <w:rFonts w:hint="eastAsia"/>
        </w:rPr>
        <w:instrText>傅小兰</w:instrText>
      </w:r>
      <w:r w:rsidR="00982F92">
        <w:rPr>
          <w:rFonts w:hint="eastAsia"/>
        </w:rPr>
        <w:instrText>"},{"literal":"</w:instrText>
      </w:r>
      <w:r w:rsidR="00982F92">
        <w:rPr>
          <w:rFonts w:hint="eastAsia"/>
        </w:rPr>
        <w:instrText>张侃</w:instrText>
      </w:r>
      <w:r w:rsidR="00982F9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045A41">
        <w:rPr>
          <w:rStyle w:val="zoteroCitation"/>
        </w:rPr>
        <w:t>傅小兰</w:t>
      </w:r>
      <w:r w:rsidR="00982F92" w:rsidRPr="00045A41">
        <w:rPr>
          <w:rStyle w:val="zoteroCitation"/>
        </w:rPr>
        <w:t xml:space="preserve"> &amp; </w:t>
      </w:r>
      <w:r w:rsidR="00982F92" w:rsidRPr="00045A41">
        <w:rPr>
          <w:rStyle w:val="zoteroCitation"/>
        </w:rPr>
        <w:t>张侃</w:t>
      </w:r>
      <w:r w:rsidR="00982F92" w:rsidRPr="00045A41">
        <w:rPr>
          <w:rStyle w:val="zoteroCitation"/>
        </w:rPr>
        <w:t>, 2023</w:t>
      </w:r>
      <w:r w:rsidR="00982F92" w:rsidRPr="00982F92">
        <w:rPr>
          <w:kern w:val="0"/>
          <w:szCs w:val="24"/>
        </w:rPr>
        <w:t>)</w:t>
      </w:r>
      <w:r w:rsidR="00982F92">
        <w:fldChar w:fldCharType="end"/>
      </w:r>
      <w:bookmarkEnd w:id="14"/>
      <w:r w:rsidR="00982F92">
        <w:rPr>
          <w:rFonts w:hint="eastAsia"/>
        </w:rPr>
        <w:t>.</w:t>
      </w:r>
      <w:r w:rsidR="005D14D2" w:rsidRPr="005D14D2">
        <w:t xml:space="preserve"> </w:t>
      </w:r>
      <w:bookmarkStart w:id="15" w:name="OLE_LINK39"/>
      <w:bookmarkStart w:id="16" w:name="OLE_LINK41"/>
      <w:bookmarkEnd w:id="11"/>
      <w:commentRangeStart w:id="17"/>
      <w:r w:rsidR="0016110E">
        <w:t>The</w:t>
      </w:r>
      <w:r w:rsidR="00D57023">
        <w:t xml:space="preserve"> age</w:t>
      </w:r>
      <w:r w:rsidR="0016110E">
        <w:t xml:space="preserve"> when people experience depression for the first time (age of onset)</w:t>
      </w:r>
      <w:r w:rsidR="00D57023">
        <w:t xml:space="preserve"> </w:t>
      </w:r>
      <w:r w:rsidR="005604BF">
        <w:rPr>
          <w:rFonts w:hint="eastAsia"/>
        </w:rPr>
        <w:t>as</w:t>
      </w:r>
      <w:r w:rsidR="005604BF">
        <w:t xml:space="preserve"> early as around 10 </w:t>
      </w:r>
      <w:r w:rsidR="0016110E">
        <w:t>years old</w:t>
      </w:r>
      <w:commentRangeStart w:id="18"/>
      <w:commentRangeStart w:id="19"/>
      <w:r w:rsidR="00D57023">
        <w:t xml:space="preserve">, </w:t>
      </w:r>
      <w:commentRangeEnd w:id="18"/>
      <w:r w:rsidR="006B2022">
        <w:rPr>
          <w:rStyle w:val="a9"/>
        </w:rPr>
        <w:commentReference w:id="18"/>
      </w:r>
      <w:commentRangeEnd w:id="19"/>
      <w:r w:rsidR="00CE3DC7">
        <w:rPr>
          <w:rStyle w:val="a9"/>
        </w:rPr>
        <w:commentReference w:id="19"/>
      </w:r>
      <w:r w:rsidR="00D57023">
        <w:t xml:space="preserve">but the age is increasingly </w:t>
      </w:r>
      <w:r w:rsidR="0016110E">
        <w:t>younger</w:t>
      </w:r>
      <w:r w:rsidR="00D57023">
        <w:t xml:space="preserve"> recently</w:t>
      </w:r>
      <w:bookmarkEnd w:id="15"/>
      <w:commentRangeEnd w:id="17"/>
      <w:r w:rsidR="003038B4">
        <w:rPr>
          <w:rStyle w:val="a9"/>
        </w:rPr>
        <w:commentReference w:id="17"/>
      </w:r>
      <w:r w:rsidR="003038B4" w:rsidRPr="003038B4">
        <w:rPr>
          <w:highlight w:val="yellow"/>
        </w:rPr>
        <w:fldChar w:fldCharType="begin"/>
      </w:r>
      <w:r w:rsidR="003038B4">
        <w:rPr>
          <w:highlight w:val="yellow"/>
        </w:rPr>
        <w:instrText xml:space="preserve"> ADDIN ZOTERO_ITEM CSL_CITATION {"citationID":"Z8F3Nb1r","properties":{"unsorted":true,"formattedCitation":"(Dattani, 2022)","plainCitation":"(Dattani, 2022)","noteIndex":0},"citationItems":[{"id":342,"uris":["http://zotero.org/users/local/eoP0LvSC/items/34MXPQ6X"],"itemData":{"id":342,"type":"article-journal","container-title":"Our World in Data","language":"en","title":"At what age do people experience depression for the first time?","author":[{"family":"Dattani","given":"Saloni"}],"issued":{"date-parts":[["2022"]]}}}],"schema":"https://github.com/citation-style-language/schema/raw/master/csl-citation.json"} </w:instrText>
      </w:r>
      <w:r w:rsidR="003038B4" w:rsidRPr="003038B4">
        <w:rPr>
          <w:highlight w:val="yellow"/>
        </w:rPr>
        <w:fldChar w:fldCharType="separate"/>
      </w:r>
      <w:r w:rsidR="003038B4" w:rsidRPr="003038B4">
        <w:rPr>
          <w:highlight w:val="yellow"/>
        </w:rPr>
        <w:t>(Dattani, 2022)</w:t>
      </w:r>
      <w:r w:rsidR="003038B4" w:rsidRPr="003038B4">
        <w:rPr>
          <w:highlight w:val="yellow"/>
        </w:rPr>
        <w:fldChar w:fldCharType="end"/>
      </w:r>
      <w:bookmarkEnd w:id="16"/>
      <w:r w:rsidR="00D57023" w:rsidRPr="003038B4">
        <w:rPr>
          <w:highlight w:val="yellow"/>
        </w:rPr>
        <w:t>.</w:t>
      </w:r>
      <w:r w:rsidR="00D57023">
        <w:t xml:space="preserve"> </w:t>
      </w:r>
      <w:bookmarkStart w:id="26" w:name="OLE_LINK37"/>
      <w:r w:rsidR="00A86DCA" w:rsidRPr="00A86DCA">
        <w:t xml:space="preserve">The peak age at onset for </w:t>
      </w:r>
      <w:r w:rsidR="00A86DCA" w:rsidRPr="00A86DCA">
        <w:lastRenderedPageBreak/>
        <w:t>depression disorders is 19.5 years</w:t>
      </w:r>
      <w:r w:rsidR="00A86DCA">
        <w:fldChar w:fldCharType="begin"/>
      </w:r>
      <w:r w:rsidR="00A86DCA">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A86DCA">
        <w:fldChar w:fldCharType="separate"/>
      </w:r>
      <w:r w:rsidR="00A86DCA" w:rsidRPr="00A86DCA">
        <w:t>(</w:t>
      </w:r>
      <w:proofErr w:type="spellStart"/>
      <w:r w:rsidR="00A86DCA" w:rsidRPr="00A86DCA">
        <w:t>Solmi</w:t>
      </w:r>
      <w:proofErr w:type="spellEnd"/>
      <w:r w:rsidR="00A86DCA" w:rsidRPr="00A86DCA">
        <w:t xml:space="preserve"> et al., 2022)</w:t>
      </w:r>
      <w:r w:rsidR="00A86DCA">
        <w:fldChar w:fldCharType="end"/>
      </w:r>
      <w:r w:rsidR="00A86DCA" w:rsidRPr="00A86DCA">
        <w:t>.</w:t>
      </w:r>
      <w:r w:rsidR="00A86DCA" w:rsidRPr="00A86DCA">
        <w:t xml:space="preserve"> </w:t>
      </w:r>
      <w:r w:rsidR="00A86DCA" w:rsidRPr="00A86DCA">
        <w:t>The onset of adolescent anxiety and depressive disorders may be attributed to profound changes in hormones and hormone receptors, heightened emotional responses to increasing social stimuli, and rapid alterations in motivation and reward systems.</w:t>
      </w:r>
    </w:p>
    <w:p w14:paraId="1B0E6954" w14:textId="77777777" w:rsidR="00A86DCA" w:rsidRDefault="00A86DCA" w:rsidP="00A86DCA">
      <w:pPr>
        <w:ind w:firstLine="480"/>
      </w:pPr>
    </w:p>
    <w:p w14:paraId="42243D33" w14:textId="77777777" w:rsidR="003038B4" w:rsidRDefault="003038B4" w:rsidP="000C099C">
      <w:pPr>
        <w:ind w:firstLineChars="0" w:firstLine="0"/>
      </w:pPr>
    </w:p>
    <w:p w14:paraId="2F810A07" w14:textId="77777777" w:rsidR="003038B4" w:rsidRDefault="003038B4" w:rsidP="000C099C">
      <w:pPr>
        <w:ind w:firstLineChars="0" w:firstLine="0"/>
      </w:pPr>
    </w:p>
    <w:p w14:paraId="60862AF1" w14:textId="034CAC77" w:rsidR="00982F92" w:rsidRPr="005D14D2" w:rsidRDefault="0016110E" w:rsidP="000C099C">
      <w:pPr>
        <w:ind w:firstLineChars="0" w:firstLine="0"/>
      </w:pPr>
      <w:r>
        <w:t>A n</w:t>
      </w:r>
      <w:r w:rsidR="00D57023">
        <w:t xml:space="preserve">ational survey </w:t>
      </w:r>
      <w:r w:rsidR="00761D0E">
        <w:t xml:space="preserve">with a </w:t>
      </w:r>
      <w:proofErr w:type="spellStart"/>
      <w:r w:rsidR="00761D0E">
        <w:t>represetnative</w:t>
      </w:r>
      <w:proofErr w:type="spellEnd"/>
      <w:r w:rsidR="00761D0E">
        <w:t xml:space="preserve"> sample </w:t>
      </w:r>
      <w:r w:rsidR="00D57023">
        <w:t xml:space="preserve">in China found that </w:t>
      </w:r>
      <w:r w:rsidR="00982F92" w:rsidRPr="00982F92">
        <w:t xml:space="preserve">the </w:t>
      </w:r>
      <w:r w:rsidR="00D57023">
        <w:t xml:space="preserve">prevalence rate of </w:t>
      </w:r>
      <w:r w:rsidR="00982F92" w:rsidRPr="00982F92">
        <w:t xml:space="preserve">depression </w:t>
      </w:r>
      <w:r w:rsidR="00D57023">
        <w:t>is</w:t>
      </w:r>
      <w:r w:rsidR="00982F92" w:rsidRPr="00982F92">
        <w:t xml:space="preserve"> 24.1% in the age group of 18-24</w:t>
      </w:r>
      <w:r w:rsidR="005604BF">
        <w:t xml:space="preserve"> and XX% in the age group of </w:t>
      </w:r>
      <w:commentRangeStart w:id="27"/>
      <w:commentRangeStart w:id="28"/>
      <w:r w:rsidR="005604BF">
        <w:t>10 ~ 18</w:t>
      </w:r>
      <w:commentRangeEnd w:id="27"/>
      <w:r w:rsidR="005604BF">
        <w:rPr>
          <w:rStyle w:val="a9"/>
        </w:rPr>
        <w:commentReference w:id="27"/>
      </w:r>
      <w:commentRangeEnd w:id="28"/>
      <w:r w:rsidR="00BE19CC">
        <w:rPr>
          <w:rStyle w:val="a9"/>
        </w:rPr>
        <w:commentReference w:id="28"/>
      </w:r>
      <w:r w:rsidR="005604BF">
        <w:t xml:space="preserve"> </w:t>
      </w:r>
      <w:bookmarkEnd w:id="26"/>
      <w:r w:rsidR="00982F92">
        <w:fldChar w:fldCharType="begin"/>
      </w:r>
      <w:r w:rsidR="005D14D2">
        <w:rPr>
          <w:rFonts w:hint="eastAsia"/>
        </w:rPr>
        <w:instrText xml:space="preserve"> ADDIN ZOTERO_ITEM CSL_CITATION {"citationID":"BRcBE7MV","properties":{"formattedCitation":"(\\uc0\\u20613{}\\uc0\\u23567{}\\uc0\\u20848{} &amp; \\uc0\\u24352{}\\uc0\\u20355{}, 2023)","plainCitation":"(</w:instrText>
      </w:r>
      <w:r w:rsidR="005D14D2">
        <w:rPr>
          <w:rFonts w:hint="eastAsia"/>
        </w:rPr>
        <w:instrText>傅小兰</w:instrText>
      </w:r>
      <w:r w:rsidR="005D14D2">
        <w:rPr>
          <w:rFonts w:hint="eastAsia"/>
        </w:rPr>
        <w:instrText xml:space="preserve"> &amp; </w:instrText>
      </w:r>
      <w:r w:rsidR="005D14D2">
        <w:rPr>
          <w:rFonts w:hint="eastAsia"/>
        </w:rPr>
        <w:instrText>张侃</w:instrText>
      </w:r>
      <w:r w:rsidR="005D14D2">
        <w:rPr>
          <w:rFonts w:hint="eastAsia"/>
        </w:rPr>
        <w:instrText>, 2023)","noteIndex":0},"citationItems":[{"id":307,"uris":["http://zotero.org/users/local/eoP0LvSC/items/8L92BE7G"],"itemData":{"id":307,"type":"book","edition":"1","event-place":"</w:instrText>
      </w:r>
      <w:r w:rsidR="005D14D2">
        <w:rPr>
          <w:rFonts w:hint="eastAsia"/>
        </w:rPr>
        <w:instrText>北京</w:instrText>
      </w:r>
      <w:r w:rsidR="005D14D2">
        <w:rPr>
          <w:rFonts w:hint="eastAsia"/>
        </w:rPr>
        <w:instrText>","publisher":"</w:instrText>
      </w:r>
      <w:r w:rsidR="005D14D2">
        <w:rPr>
          <w:rFonts w:hint="eastAsia"/>
        </w:rPr>
        <w:instrText>社会科学文献出版社</w:instrText>
      </w:r>
      <w:r w:rsidR="005D14D2">
        <w:rPr>
          <w:rFonts w:hint="eastAsia"/>
        </w:rPr>
        <w:instrText>","publisher-place":"</w:instrText>
      </w:r>
      <w:r w:rsidR="005D14D2">
        <w:rPr>
          <w:rFonts w:hint="eastAsia"/>
        </w:rPr>
        <w:instrText>北京</w:instrText>
      </w:r>
      <w:r w:rsidR="005D14D2">
        <w:rPr>
          <w:rFonts w:hint="eastAsia"/>
        </w:rPr>
        <w:instrText>","title":"</w:instrText>
      </w:r>
      <w:r w:rsidR="005D14D2">
        <w:rPr>
          <w:rFonts w:hint="eastAsia"/>
        </w:rPr>
        <w:instrText>心理健康蓝皮书</w:instrText>
      </w:r>
      <w:r w:rsidR="005D14D2">
        <w:rPr>
          <w:rFonts w:hint="eastAsia"/>
        </w:rPr>
        <w:instrText xml:space="preserve"> </w:instrText>
      </w:r>
      <w:r w:rsidR="005D14D2">
        <w:rPr>
          <w:rFonts w:hint="eastAsia"/>
        </w:rPr>
        <w:instrText>中国国民心理健康发展报告</w:instrText>
      </w:r>
      <w:r w:rsidR="005D14D2">
        <w:rPr>
          <w:rFonts w:hint="eastAsia"/>
        </w:rPr>
        <w:instrText>(2021-2022)","author":[{"literal":"</w:instrText>
      </w:r>
      <w:r w:rsidR="005D14D2">
        <w:rPr>
          <w:rFonts w:hint="eastAsia"/>
        </w:rPr>
        <w:instrText>傅小兰</w:instrText>
      </w:r>
      <w:r w:rsidR="005D14D2">
        <w:rPr>
          <w:rFonts w:hint="eastAsia"/>
        </w:rPr>
        <w:instrText>"},{"literal":"</w:instrText>
      </w:r>
      <w:r w:rsidR="005D14D2">
        <w:rPr>
          <w:rFonts w:hint="eastAsia"/>
        </w:rPr>
        <w:instrText>张侃</w:instrText>
      </w:r>
      <w:r w:rsidR="005D14D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045A41">
        <w:rPr>
          <w:rStyle w:val="zoteroCitation"/>
        </w:rPr>
        <w:t>傅小兰</w:t>
      </w:r>
      <w:r w:rsidR="00982F92" w:rsidRPr="00045A41">
        <w:rPr>
          <w:rStyle w:val="zoteroCitation"/>
        </w:rPr>
        <w:t xml:space="preserve"> &amp; </w:t>
      </w:r>
      <w:r w:rsidR="00982F92" w:rsidRPr="00045A41">
        <w:rPr>
          <w:rStyle w:val="zoteroCitation"/>
        </w:rPr>
        <w:t>张侃</w:t>
      </w:r>
      <w:r w:rsidR="00982F92" w:rsidRPr="00045A41">
        <w:rPr>
          <w:rStyle w:val="zoteroCitation"/>
        </w:rPr>
        <w:t>, 2023</w:t>
      </w:r>
      <w:r w:rsidR="00982F92" w:rsidRPr="00982F92">
        <w:rPr>
          <w:kern w:val="0"/>
          <w:szCs w:val="24"/>
        </w:rPr>
        <w:t>)</w:t>
      </w:r>
      <w:r w:rsidR="00982F92">
        <w:fldChar w:fldCharType="end"/>
      </w:r>
      <w:r w:rsidR="00982F92" w:rsidRPr="00982F92">
        <w:t>.</w:t>
      </w:r>
    </w:p>
    <w:p w14:paraId="4EFD6F78" w14:textId="06015A5F"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w:t>
      </w:r>
      <w:commentRangeStart w:id="29"/>
      <w:commentRangeStart w:id="30"/>
      <w:commentRangeStart w:id="31"/>
      <w:r w:rsidRPr="00AC66A1">
        <w:rPr>
          <w:rFonts w:ascii="宋体" w:hAnsi="宋体" w:cs="宋体" w:hint="eastAsia"/>
          <w:szCs w:val="24"/>
        </w:rPr>
        <w:t>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commentRangeEnd w:id="29"/>
      <w:r>
        <w:rPr>
          <w:rStyle w:val="a9"/>
        </w:rPr>
        <w:commentReference w:id="29"/>
      </w:r>
      <w:commentRangeEnd w:id="30"/>
      <w:r>
        <w:rPr>
          <w:rStyle w:val="a9"/>
        </w:rPr>
        <w:commentReference w:id="30"/>
      </w:r>
      <w:commentRangeEnd w:id="31"/>
      <w:r>
        <w:rPr>
          <w:rStyle w:val="a9"/>
        </w:rPr>
        <w:commentReference w:id="31"/>
      </w:r>
      <w:r w:rsidRPr="00AC66A1">
        <w:rPr>
          <w:rFonts w:ascii="宋体" w:hAnsi="宋体" w:cs="宋体" w:hint="eastAsia"/>
          <w:szCs w:val="24"/>
        </w:rPr>
        <w:t>）</w:t>
      </w:r>
      <w:r>
        <w:rPr>
          <w:rFonts w:ascii="宋体" w:hAnsi="宋体" w:cs="宋体" w:hint="eastAsia"/>
          <w:szCs w:val="24"/>
        </w:rPr>
        <w:t>。]</w:t>
      </w:r>
    </w:p>
    <w:p w14:paraId="109A56B3" w14:textId="34BEFCD3" w:rsidR="00C45CDF" w:rsidRDefault="00A30871" w:rsidP="00E11A74">
      <w:pPr>
        <w:ind w:firstLine="480"/>
      </w:pPr>
      <w:r>
        <w:rPr>
          <w:rFonts w:hint="eastAsia"/>
        </w:rPr>
        <w:t>Despite</w:t>
      </w:r>
      <w:r>
        <w:t xml:space="preserve"> the severity of the depression, tools for diagnosis and screening of depression are largely rely on self-report scales</w:t>
      </w:r>
      <w:commentRangeStart w:id="32"/>
      <w:r>
        <w:t xml:space="preserve"> </w:t>
      </w:r>
      <w:r w:rsidRPr="00D36716">
        <w:rPr>
          <w:highlight w:val="yellow"/>
        </w:rPr>
        <w:t>[</w:t>
      </w:r>
      <w:bookmarkStart w:id="33" w:name="OLE_LINK23"/>
      <w:r w:rsidRPr="00D36716">
        <w:rPr>
          <w:highlight w:val="yellow"/>
        </w:rPr>
        <w:t>Fried et al., 2023, Nat Rev Psych</w:t>
      </w:r>
      <w:bookmarkEnd w:id="33"/>
      <w:r w:rsidRPr="00D36716">
        <w:rPr>
          <w:highlight w:val="yellow"/>
        </w:rPr>
        <w:t>].</w:t>
      </w:r>
      <w:r>
        <w:t xml:space="preserve"> </w:t>
      </w:r>
      <w:commentRangeEnd w:id="32"/>
      <w:r w:rsidR="00BF63BB">
        <w:rPr>
          <w:rStyle w:val="a9"/>
        </w:rPr>
        <w:commentReference w:id="32"/>
      </w:r>
      <w:commentRangeStart w:id="34"/>
      <w:commentRangeStart w:id="35"/>
      <w:r>
        <w:t xml:space="preserve">For instance, the global prevalence data we mentioned above are most aggregated from self-reported data from different countries. </w:t>
      </w:r>
      <w:r w:rsidR="00045A41" w:rsidRPr="003038B4">
        <w:rPr>
          <w:highlight w:val="yellow"/>
        </w:rPr>
        <w:t>Large-scale surveys conducted worldwide to determine the prevalence rates of depression utilize diagnostic Interview</w:t>
      </w:r>
      <w:r w:rsidR="00045A41" w:rsidRPr="003038B4">
        <w:rPr>
          <w:sz w:val="21"/>
          <w:szCs w:val="21"/>
          <w:highlight w:val="yellow"/>
        </w:rPr>
        <w:fldChar w:fldCharType="begin"/>
      </w:r>
      <w:r w:rsidR="003038B4" w:rsidRPr="003038B4">
        <w:rPr>
          <w:sz w:val="21"/>
          <w:szCs w:val="21"/>
          <w:highlight w:val="yellow"/>
        </w:rPr>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45A41" w:rsidRPr="003038B4">
        <w:rPr>
          <w:sz w:val="21"/>
          <w:szCs w:val="21"/>
          <w:highlight w:val="yellow"/>
        </w:rPr>
        <w:fldChar w:fldCharType="separate"/>
      </w:r>
      <w:r w:rsidR="00045A41" w:rsidRPr="003038B4">
        <w:rPr>
          <w:highlight w:val="yellow"/>
        </w:rPr>
        <w:t>(</w:t>
      </w:r>
      <w:r w:rsidR="00045A41" w:rsidRPr="003038B4">
        <w:rPr>
          <w:rStyle w:val="zoteroCitation"/>
          <w:highlight w:val="yellow"/>
        </w:rPr>
        <w:t>McGrath et al., 2023</w:t>
      </w:r>
      <w:r w:rsidR="00045A41" w:rsidRPr="003038B4">
        <w:rPr>
          <w:highlight w:val="yellow"/>
        </w:rPr>
        <w:t>)</w:t>
      </w:r>
      <w:r w:rsidR="00045A41" w:rsidRPr="003038B4">
        <w:rPr>
          <w:sz w:val="21"/>
          <w:szCs w:val="21"/>
          <w:highlight w:val="yellow"/>
        </w:rPr>
        <w:fldChar w:fldCharType="end"/>
      </w:r>
      <w:r w:rsidR="00045A41" w:rsidRPr="003038B4">
        <w:rPr>
          <w:highlight w:val="yellow"/>
        </w:rPr>
        <w:t>.</w:t>
      </w:r>
      <w:r w:rsidRPr="003038B4">
        <w:rPr>
          <w:highlight w:val="yellow"/>
        </w:rPr>
        <w:t xml:space="preserve"> </w:t>
      </w:r>
      <w:commentRangeEnd w:id="34"/>
      <w:r w:rsidRPr="003038B4">
        <w:rPr>
          <w:rStyle w:val="a9"/>
          <w:highlight w:val="yellow"/>
        </w:rPr>
        <w:commentReference w:id="34"/>
      </w:r>
      <w:commentRangeEnd w:id="35"/>
      <w:r w:rsidR="00BF63BB" w:rsidRPr="003038B4">
        <w:rPr>
          <w:rStyle w:val="a9"/>
          <w:highlight w:val="yellow"/>
        </w:rPr>
        <w:commentReference w:id="35"/>
      </w:r>
      <w:r w:rsidR="00045A41" w:rsidRPr="00045A41">
        <w:rPr>
          <w:highlight w:val="yellow"/>
        </w:rPr>
        <w:t>However, in China</w:t>
      </w:r>
      <w:r w:rsidR="00045A41">
        <w:t xml:space="preserve"> </w:t>
      </w:r>
      <w:r w:rsidR="001830EB">
        <w:t xml:space="preserve">the large-scale survey that produced </w:t>
      </w:r>
      <w:r>
        <w:t>prevalence rate of depression</w:t>
      </w:r>
      <w:r w:rsidR="00E64B55" w:rsidRPr="00E64B55">
        <w:t xml:space="preserve"> are </w:t>
      </w:r>
      <w:r>
        <w:t>primarily</w:t>
      </w:r>
      <w:r w:rsidRPr="00E64B55">
        <w:t xml:space="preserve"> </w:t>
      </w:r>
      <w:r w:rsidR="00E64B55" w:rsidRPr="00E64B55">
        <w:t>from self-report instruments</w:t>
      </w:r>
      <w:r w:rsidR="009B2CEF">
        <w:t xml:space="preserve"> (see Table 1)</w:t>
      </w:r>
      <w:r w:rsidR="00E64B55" w:rsidRPr="00E64B55">
        <w:t xml:space="preserve">. </w:t>
      </w:r>
      <w:r w:rsidR="009B2CEF">
        <w:t xml:space="preserve">For instance, the Chinese National Health Commission has initiated a program for the prevention and treatment of depression, using the </w:t>
      </w:r>
      <w:r w:rsidR="00BF63BB" w:rsidRPr="00430F71">
        <w:rPr>
          <w:sz w:val="21"/>
          <w:szCs w:val="21"/>
        </w:rPr>
        <w:t>Patient Health Questionnaire-9 items</w:t>
      </w:r>
      <w:r w:rsidR="009B2CEF">
        <w:t xml:space="preserve"> (PHQ-9) scale for conducting depression screening.</w:t>
      </w:r>
      <w:r w:rsidR="00AE5226">
        <w:t xml:space="preserve"> </w:t>
      </w:r>
      <w:bookmarkStart w:id="36" w:name="OLE_LINK25"/>
      <w:r w:rsidR="001830EB">
        <w:t xml:space="preserve">Also, studies that aimed at investigating the prevalence rate of a specific population also relies </w:t>
      </w:r>
      <w:r w:rsidR="00E64B55" w:rsidRPr="00E64B55">
        <w:t>self-report measures.</w:t>
      </w:r>
      <w:r w:rsidR="001830EB">
        <w:t xml:space="preserve"> For example, </w:t>
      </w:r>
      <w:r w:rsidR="00BD0476">
        <w:t xml:space="preserve">among the studies that included in </w:t>
      </w:r>
      <w:r w:rsidR="001830EB">
        <w:t xml:space="preserve">meta-analyses </w:t>
      </w:r>
      <w:r w:rsidR="00BD0476">
        <w:t>on</w:t>
      </w:r>
      <w:r w:rsidR="001830EB">
        <w:t xml:space="preserve"> the prevalence rat</w:t>
      </w:r>
      <w:r w:rsidR="00BD0476">
        <w:t>e</w:t>
      </w:r>
      <w:r w:rsidR="001830EB">
        <w:t xml:space="preserve"> of mental disorders among </w:t>
      </w:r>
      <w:proofErr w:type="gramStart"/>
      <w:r w:rsidR="001830EB">
        <w:t>students</w:t>
      </w:r>
      <w:proofErr w:type="gramEnd"/>
      <w:r w:rsidR="00BD0476">
        <w:t xml:space="preserve"> population in China, we found that m</w:t>
      </w:r>
      <w:r w:rsidR="006A0830">
        <w:rPr>
          <w:rFonts w:hint="eastAsia"/>
        </w:rPr>
        <w:t>a</w:t>
      </w:r>
      <w:r w:rsidR="00BD0476">
        <w:t xml:space="preserve">jority of the studies used self-reported </w:t>
      </w:r>
      <w:r w:rsidR="00BD0476" w:rsidRPr="00E64B55">
        <w:t>instruments</w:t>
      </w:r>
      <w:r w:rsidR="00BD0476">
        <w:t xml:space="preserve">. </w:t>
      </w:r>
      <w:bookmarkStart w:id="37" w:name="OLE_LINK21"/>
      <w:r w:rsidR="009B2CEF">
        <w:t xml:space="preserve">Additionally, self-reported </w:t>
      </w:r>
      <w:r w:rsidR="009B2CEF" w:rsidRPr="00E64B55">
        <w:t>instruments</w:t>
      </w:r>
      <w:r w:rsidR="009B2CEF">
        <w:t xml:space="preserve"> are also used in other national survey such as China Family Panel Study (CFPS), which open its data and the depression data were widely used by researchers from different field. The</w:t>
      </w:r>
      <w:r w:rsidR="00FF5BA0">
        <w:t xml:space="preserve"> results of these large-scale surveys </w:t>
      </w:r>
      <w:r w:rsidR="009B2CEF">
        <w:t>may have great impact on the public-health related policy-making</w:t>
      </w:r>
      <w:r>
        <w:t xml:space="preserve"> </w:t>
      </w:r>
      <w:r w:rsidR="00FF5BA0">
        <w:fldChar w:fldCharType="begin"/>
      </w:r>
      <w:r w:rsidR="00FF5BA0">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FF5BA0" w:rsidRPr="00FF5BA0">
        <w:t>(</w:t>
      </w:r>
      <w:r w:rsidR="00FF5BA0" w:rsidRPr="00045A41">
        <w:rPr>
          <w:rStyle w:val="zoteroCitation"/>
        </w:rPr>
        <w:t>Ma et al., 2023</w:t>
      </w:r>
      <w:r w:rsidR="00FF5BA0" w:rsidRPr="00FF5BA0">
        <w:t>)</w:t>
      </w:r>
      <w:r w:rsidR="00FF5BA0">
        <w:fldChar w:fldCharType="end"/>
      </w:r>
      <w:r w:rsidR="00FF5BA0">
        <w:t>.</w:t>
      </w:r>
    </w:p>
    <w:bookmarkEnd w:id="36"/>
    <w:bookmarkEnd w:id="37"/>
    <w:p w14:paraId="3477B3C3" w14:textId="39D1FE9C" w:rsidR="001A3248" w:rsidRDefault="001A3248" w:rsidP="001A3248">
      <w:pPr>
        <w:ind w:firstLineChars="0" w:firstLine="0"/>
        <w:jc w:val="center"/>
      </w:pPr>
      <w:commentRangeStart w:id="38"/>
      <w:commentRangeStart w:id="39"/>
      <w:r>
        <w:rPr>
          <w:rFonts w:hint="eastAsia"/>
        </w:rPr>
        <w:t>Table</w:t>
      </w:r>
      <w:r>
        <w:t>1</w:t>
      </w:r>
      <w:r>
        <w:rPr>
          <w:rFonts w:hint="eastAsia"/>
        </w:rPr>
        <w:t>：大规模调查</w:t>
      </w:r>
      <w:commentRangeEnd w:id="38"/>
      <w:r w:rsidR="009F1D81">
        <w:rPr>
          <w:rStyle w:val="a9"/>
        </w:rPr>
        <w:commentReference w:id="38"/>
      </w:r>
      <w:commentRangeEnd w:id="39"/>
      <w:r w:rsidR="00BF63BB">
        <w:rPr>
          <w:rStyle w:val="a9"/>
        </w:rPr>
        <w:commentReference w:id="39"/>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2660"/>
        <w:gridCol w:w="2529"/>
      </w:tblGrid>
      <w:tr w:rsidR="00E64B55" w:rsidRPr="00C32C1B" w14:paraId="007CEED9" w14:textId="77777777" w:rsidTr="00E64B55">
        <w:tc>
          <w:tcPr>
            <w:tcW w:w="3113" w:type="dxa"/>
            <w:tcBorders>
              <w:top w:val="single" w:sz="12" w:space="0" w:color="auto"/>
              <w:bottom w:val="single" w:sz="12" w:space="0" w:color="auto"/>
            </w:tcBorders>
          </w:tcPr>
          <w:p w14:paraId="4533C9C8" w14:textId="2DC3EAAB" w:rsidR="00E64B55" w:rsidRPr="00C32C1B" w:rsidRDefault="00E64B55" w:rsidP="00705D04">
            <w:pPr>
              <w:ind w:firstLineChars="0" w:firstLine="0"/>
              <w:rPr>
                <w:sz w:val="21"/>
                <w:szCs w:val="21"/>
              </w:rPr>
            </w:pPr>
            <w:commentRangeStart w:id="40"/>
            <w:commentRangeStart w:id="41"/>
            <w:r>
              <w:rPr>
                <w:rFonts w:hint="eastAsia"/>
                <w:sz w:val="21"/>
                <w:szCs w:val="21"/>
              </w:rPr>
              <w:lastRenderedPageBreak/>
              <w:t>文章名</w:t>
            </w:r>
            <w:commentRangeEnd w:id="40"/>
            <w:r w:rsidR="00C2367B">
              <w:rPr>
                <w:rStyle w:val="a9"/>
              </w:rPr>
              <w:commentReference w:id="40"/>
            </w:r>
            <w:commentRangeEnd w:id="41"/>
            <w:r w:rsidR="00BF63BB">
              <w:rPr>
                <w:rStyle w:val="a9"/>
              </w:rPr>
              <w:commentReference w:id="41"/>
            </w:r>
          </w:p>
        </w:tc>
        <w:tc>
          <w:tcPr>
            <w:tcW w:w="2660" w:type="dxa"/>
            <w:tcBorders>
              <w:top w:val="single" w:sz="12" w:space="0" w:color="auto"/>
              <w:bottom w:val="single" w:sz="12" w:space="0" w:color="auto"/>
            </w:tcBorders>
          </w:tcPr>
          <w:p w14:paraId="6ED0E3B5" w14:textId="255729F6" w:rsidR="00E64B55" w:rsidRPr="00C32C1B" w:rsidRDefault="00E64B55" w:rsidP="00705D04">
            <w:pPr>
              <w:ind w:firstLineChars="0" w:firstLine="0"/>
              <w:rPr>
                <w:sz w:val="21"/>
                <w:szCs w:val="21"/>
              </w:rPr>
            </w:pPr>
            <w:r>
              <w:rPr>
                <w:rFonts w:hint="eastAsia"/>
                <w:sz w:val="21"/>
                <w:szCs w:val="21"/>
              </w:rPr>
              <w:t>调查范围</w:t>
            </w:r>
          </w:p>
        </w:tc>
        <w:tc>
          <w:tcPr>
            <w:tcW w:w="2529" w:type="dxa"/>
            <w:tcBorders>
              <w:top w:val="single" w:sz="12" w:space="0" w:color="auto"/>
              <w:bottom w:val="single" w:sz="12" w:space="0" w:color="auto"/>
            </w:tcBorders>
          </w:tcPr>
          <w:p w14:paraId="5EBC7FBA" w14:textId="4B79839E" w:rsidR="00E64B55" w:rsidRPr="00C32C1B" w:rsidRDefault="00E64B55" w:rsidP="00705D04">
            <w:pPr>
              <w:ind w:firstLineChars="0" w:firstLine="0"/>
              <w:rPr>
                <w:sz w:val="21"/>
                <w:szCs w:val="21"/>
              </w:rPr>
            </w:pPr>
            <w:r>
              <w:rPr>
                <w:rFonts w:hint="eastAsia"/>
                <w:sz w:val="21"/>
                <w:szCs w:val="21"/>
              </w:rPr>
              <w:t>测量方式</w:t>
            </w:r>
          </w:p>
        </w:tc>
      </w:tr>
      <w:tr w:rsidR="00E64B55" w:rsidRPr="00C32C1B" w14:paraId="3CD94068" w14:textId="77777777" w:rsidTr="002C4073">
        <w:trPr>
          <w:trHeight w:val="568"/>
        </w:trPr>
        <w:tc>
          <w:tcPr>
            <w:tcW w:w="3113" w:type="dxa"/>
            <w:tcBorders>
              <w:top w:val="single" w:sz="12" w:space="0" w:color="auto"/>
            </w:tcBorders>
          </w:tcPr>
          <w:p w14:paraId="53E39A00" w14:textId="07AF0BD0" w:rsidR="00E64B55" w:rsidRPr="00C32C1B" w:rsidRDefault="00E64B55" w:rsidP="00705D04">
            <w:pPr>
              <w:ind w:firstLineChars="0" w:firstLine="0"/>
              <w:rPr>
                <w:sz w:val="21"/>
                <w:szCs w:val="21"/>
              </w:rPr>
            </w:pPr>
            <w:r w:rsidRPr="00C32C1B">
              <w:rPr>
                <w:sz w:val="21"/>
                <w:szCs w:val="21"/>
              </w:rPr>
              <w:t>中国国民健康心理发展报告</w:t>
            </w:r>
          </w:p>
        </w:tc>
        <w:tc>
          <w:tcPr>
            <w:tcW w:w="2660" w:type="dxa"/>
            <w:tcBorders>
              <w:top w:val="single" w:sz="12" w:space="0" w:color="auto"/>
            </w:tcBorders>
          </w:tcPr>
          <w:p w14:paraId="5D97E16B" w14:textId="672546E2" w:rsidR="00E64B55" w:rsidRPr="00C32C1B" w:rsidRDefault="00E64B55" w:rsidP="00705D04">
            <w:pPr>
              <w:ind w:firstLineChars="0" w:firstLine="0"/>
              <w:rPr>
                <w:sz w:val="21"/>
                <w:szCs w:val="21"/>
              </w:rPr>
            </w:pPr>
            <w:r>
              <w:rPr>
                <w:rFonts w:hint="eastAsia"/>
                <w:sz w:val="21"/>
                <w:szCs w:val="21"/>
              </w:rPr>
              <w:t>全国</w:t>
            </w:r>
            <w:r>
              <w:rPr>
                <w:rFonts w:hint="eastAsia"/>
                <w:sz w:val="21"/>
                <w:szCs w:val="21"/>
              </w:rPr>
              <w:t>3</w:t>
            </w:r>
            <w:r>
              <w:rPr>
                <w:sz w:val="21"/>
                <w:szCs w:val="21"/>
              </w:rPr>
              <w:t>1</w:t>
            </w:r>
            <w:r>
              <w:rPr>
                <w:rFonts w:hint="eastAsia"/>
                <w:sz w:val="21"/>
                <w:szCs w:val="21"/>
              </w:rPr>
              <w:t>个省，</w:t>
            </w:r>
            <w:r>
              <w:rPr>
                <w:sz w:val="21"/>
                <w:szCs w:val="21"/>
              </w:rPr>
              <w:t>191347</w:t>
            </w:r>
            <w:r>
              <w:rPr>
                <w:rFonts w:hint="eastAsia"/>
                <w:sz w:val="21"/>
                <w:szCs w:val="21"/>
              </w:rPr>
              <w:t>人</w:t>
            </w:r>
          </w:p>
        </w:tc>
        <w:tc>
          <w:tcPr>
            <w:tcW w:w="2529" w:type="dxa"/>
            <w:tcBorders>
              <w:top w:val="single" w:sz="12" w:space="0" w:color="auto"/>
            </w:tcBorders>
          </w:tcPr>
          <w:p w14:paraId="26AFAEFF" w14:textId="40FD9130" w:rsidR="00E64B55" w:rsidRPr="00C32C1B" w:rsidRDefault="00E64B55" w:rsidP="00705D04">
            <w:pPr>
              <w:ind w:firstLineChars="0" w:firstLine="0"/>
              <w:rPr>
                <w:sz w:val="21"/>
                <w:szCs w:val="21"/>
              </w:rPr>
            </w:pPr>
            <w:r>
              <w:rPr>
                <w:rFonts w:hint="eastAsia"/>
                <w:sz w:val="21"/>
                <w:szCs w:val="21"/>
              </w:rPr>
              <w:t>C</w:t>
            </w:r>
            <w:r>
              <w:rPr>
                <w:sz w:val="21"/>
                <w:szCs w:val="21"/>
              </w:rPr>
              <w:t>ESD-9</w:t>
            </w:r>
          </w:p>
        </w:tc>
      </w:tr>
      <w:tr w:rsidR="00E64B55" w:rsidRPr="00C32C1B" w14:paraId="1C6DC96A" w14:textId="77777777" w:rsidTr="002C4073">
        <w:trPr>
          <w:trHeight w:val="1131"/>
        </w:trPr>
        <w:tc>
          <w:tcPr>
            <w:tcW w:w="3113" w:type="dxa"/>
          </w:tcPr>
          <w:p w14:paraId="7588B277" w14:textId="77777777" w:rsidR="00E64B55" w:rsidRPr="00C32C1B" w:rsidRDefault="00E64B55" w:rsidP="00705D04">
            <w:pPr>
              <w:ind w:firstLineChars="0" w:firstLine="0"/>
              <w:rPr>
                <w:sz w:val="21"/>
                <w:szCs w:val="21"/>
              </w:rPr>
            </w:pPr>
            <w:r w:rsidRPr="00C32C1B">
              <w:rPr>
                <w:color w:val="333333"/>
                <w:kern w:val="36"/>
                <w:sz w:val="21"/>
                <w:szCs w:val="21"/>
              </w:rPr>
              <w:t>2021</w:t>
            </w:r>
            <w:r w:rsidRPr="00C32C1B">
              <w:rPr>
                <w:color w:val="333333"/>
                <w:kern w:val="36"/>
                <w:sz w:val="21"/>
                <w:szCs w:val="21"/>
              </w:rPr>
              <w:t>和</w:t>
            </w:r>
            <w:r w:rsidRPr="00C32C1B">
              <w:rPr>
                <w:color w:val="333333"/>
                <w:kern w:val="36"/>
                <w:sz w:val="21"/>
                <w:szCs w:val="21"/>
              </w:rPr>
              <w:t>2022</w:t>
            </w:r>
            <w:r w:rsidRPr="00C32C1B">
              <w:rPr>
                <w:color w:val="333333"/>
                <w:kern w:val="36"/>
                <w:sz w:val="21"/>
                <w:szCs w:val="21"/>
              </w:rPr>
              <w:t>年中国居民抑郁和焦虑症状及其共患的相关因素</w:t>
            </w:r>
          </w:p>
        </w:tc>
        <w:tc>
          <w:tcPr>
            <w:tcW w:w="2660" w:type="dxa"/>
          </w:tcPr>
          <w:p w14:paraId="18337386" w14:textId="58CAF0F0" w:rsidR="00E64B55" w:rsidRPr="00C32C1B" w:rsidRDefault="00E64B55" w:rsidP="00705D04">
            <w:pPr>
              <w:ind w:firstLineChars="0" w:firstLine="0"/>
              <w:rPr>
                <w:sz w:val="21"/>
                <w:szCs w:val="21"/>
              </w:rPr>
            </w:pPr>
            <w:r>
              <w:rPr>
                <w:rFonts w:hint="eastAsia"/>
                <w:sz w:val="21"/>
                <w:szCs w:val="21"/>
              </w:rPr>
              <w:t>全国</w:t>
            </w:r>
            <w:r>
              <w:rPr>
                <w:rFonts w:hint="eastAsia"/>
                <w:sz w:val="21"/>
                <w:szCs w:val="21"/>
              </w:rPr>
              <w:t>2</w:t>
            </w:r>
            <w:r>
              <w:rPr>
                <w:sz w:val="21"/>
                <w:szCs w:val="21"/>
              </w:rPr>
              <w:t>3</w:t>
            </w:r>
            <w:r>
              <w:rPr>
                <w:rFonts w:hint="eastAsia"/>
                <w:sz w:val="21"/>
                <w:szCs w:val="21"/>
              </w:rPr>
              <w:t>个省，</w:t>
            </w:r>
            <w:r>
              <w:rPr>
                <w:rFonts w:hint="eastAsia"/>
                <w:sz w:val="21"/>
                <w:szCs w:val="21"/>
              </w:rPr>
              <w:t>4</w:t>
            </w:r>
            <w:r>
              <w:rPr>
                <w:sz w:val="21"/>
                <w:szCs w:val="21"/>
              </w:rPr>
              <w:t>1426</w:t>
            </w:r>
            <w:r>
              <w:rPr>
                <w:rFonts w:hint="eastAsia"/>
                <w:sz w:val="21"/>
                <w:szCs w:val="21"/>
              </w:rPr>
              <w:t>人</w:t>
            </w:r>
          </w:p>
        </w:tc>
        <w:tc>
          <w:tcPr>
            <w:tcW w:w="2529" w:type="dxa"/>
          </w:tcPr>
          <w:p w14:paraId="08E38B90" w14:textId="1A4948BA" w:rsidR="00E64B55" w:rsidRPr="00C32C1B" w:rsidRDefault="006454FA" w:rsidP="00705D04">
            <w:pPr>
              <w:ind w:firstLineChars="0" w:firstLine="0"/>
              <w:rPr>
                <w:sz w:val="21"/>
                <w:szCs w:val="21"/>
              </w:rPr>
            </w:pPr>
            <w:bookmarkStart w:id="42" w:name="OLE_LINK24"/>
            <w:r w:rsidRPr="00430F71">
              <w:rPr>
                <w:sz w:val="21"/>
                <w:szCs w:val="21"/>
              </w:rPr>
              <w:t>Patient Health Questionnaire-9 items</w:t>
            </w:r>
            <w:r>
              <w:rPr>
                <w:rFonts w:hint="eastAsia"/>
                <w:sz w:val="21"/>
                <w:szCs w:val="21"/>
              </w:rPr>
              <w:t xml:space="preserve"> </w:t>
            </w:r>
            <w:r>
              <w:rPr>
                <w:sz w:val="21"/>
                <w:szCs w:val="21"/>
              </w:rPr>
              <w:t>(</w:t>
            </w:r>
            <w:r w:rsidR="00E64B55">
              <w:rPr>
                <w:rFonts w:hint="eastAsia"/>
                <w:sz w:val="21"/>
                <w:szCs w:val="21"/>
              </w:rPr>
              <w:t>P</w:t>
            </w:r>
            <w:r w:rsidR="00E64B55">
              <w:rPr>
                <w:sz w:val="21"/>
                <w:szCs w:val="21"/>
              </w:rPr>
              <w:t>HQ-9</w:t>
            </w:r>
            <w:r>
              <w:rPr>
                <w:sz w:val="21"/>
                <w:szCs w:val="21"/>
              </w:rPr>
              <w:t>)</w:t>
            </w:r>
            <w:bookmarkEnd w:id="42"/>
          </w:p>
        </w:tc>
      </w:tr>
      <w:tr w:rsidR="00E64B55" w:rsidRPr="00C32C1B" w14:paraId="5F9F4112" w14:textId="77777777" w:rsidTr="002C4073">
        <w:tc>
          <w:tcPr>
            <w:tcW w:w="3113" w:type="dxa"/>
            <w:tcBorders>
              <w:top w:val="nil"/>
              <w:bottom w:val="nil"/>
            </w:tcBorders>
          </w:tcPr>
          <w:p w14:paraId="374B8275" w14:textId="77777777" w:rsidR="00E64B55" w:rsidRPr="00C32C1B" w:rsidRDefault="00E64B55" w:rsidP="00E64B55">
            <w:pPr>
              <w:ind w:firstLineChars="0" w:firstLine="0"/>
              <w:rPr>
                <w:sz w:val="21"/>
                <w:szCs w:val="21"/>
              </w:rPr>
            </w:pPr>
            <w:r w:rsidRPr="00C32C1B">
              <w:rPr>
                <w:sz w:val="21"/>
                <w:szCs w:val="21"/>
              </w:rPr>
              <w:t>Prevalence of depressive disorders and treatment in China:</w:t>
            </w:r>
          </w:p>
          <w:p w14:paraId="66D8839D" w14:textId="77777777" w:rsidR="00E64B55" w:rsidRDefault="00E64B55" w:rsidP="00E64B55">
            <w:pPr>
              <w:ind w:firstLineChars="0" w:firstLine="0"/>
              <w:rPr>
                <w:sz w:val="21"/>
                <w:szCs w:val="21"/>
              </w:rPr>
            </w:pPr>
            <w:r w:rsidRPr="00C32C1B">
              <w:rPr>
                <w:sz w:val="21"/>
                <w:szCs w:val="21"/>
              </w:rPr>
              <w:t>a cross-sectional epidemiological study</w:t>
            </w:r>
          </w:p>
          <w:p w14:paraId="7C13E157" w14:textId="77777777" w:rsidR="00E64B55" w:rsidRPr="00C32C1B" w:rsidRDefault="00E64B55" w:rsidP="00705D04">
            <w:pPr>
              <w:autoSpaceDE w:val="0"/>
              <w:autoSpaceDN w:val="0"/>
              <w:adjustRightInd w:val="0"/>
              <w:spacing w:line="400" w:lineRule="exact"/>
              <w:ind w:firstLineChars="0" w:firstLine="605"/>
              <w:rPr>
                <w:kern w:val="0"/>
                <w:sz w:val="21"/>
                <w:szCs w:val="21"/>
              </w:rPr>
            </w:pPr>
          </w:p>
        </w:tc>
        <w:tc>
          <w:tcPr>
            <w:tcW w:w="2660" w:type="dxa"/>
            <w:tcBorders>
              <w:top w:val="nil"/>
              <w:bottom w:val="nil"/>
            </w:tcBorders>
          </w:tcPr>
          <w:p w14:paraId="21B8B055" w14:textId="613F0C2A" w:rsidR="00E64B55" w:rsidRPr="00C32C1B" w:rsidRDefault="00FF5BA0" w:rsidP="00705D04">
            <w:pPr>
              <w:ind w:firstLineChars="0" w:firstLine="0"/>
              <w:rPr>
                <w:sz w:val="21"/>
                <w:szCs w:val="21"/>
              </w:rPr>
            </w:pPr>
            <w:r>
              <w:rPr>
                <w:rFonts w:hint="eastAsia"/>
                <w:sz w:val="21"/>
                <w:szCs w:val="21"/>
              </w:rPr>
              <w:t>全国</w:t>
            </w:r>
            <w:r>
              <w:rPr>
                <w:rFonts w:hint="eastAsia"/>
                <w:sz w:val="21"/>
                <w:szCs w:val="21"/>
              </w:rPr>
              <w:t>3</w:t>
            </w:r>
            <w:r>
              <w:rPr>
                <w:sz w:val="21"/>
                <w:szCs w:val="21"/>
              </w:rPr>
              <w:t>1</w:t>
            </w:r>
            <w:r>
              <w:rPr>
                <w:rFonts w:hint="eastAsia"/>
                <w:sz w:val="21"/>
                <w:szCs w:val="21"/>
              </w:rPr>
              <w:t>个省，</w:t>
            </w:r>
            <w:r>
              <w:rPr>
                <w:rFonts w:hint="eastAsia"/>
                <w:sz w:val="21"/>
                <w:szCs w:val="21"/>
              </w:rPr>
              <w:t>2</w:t>
            </w:r>
            <w:r>
              <w:rPr>
                <w:sz w:val="21"/>
                <w:szCs w:val="21"/>
              </w:rPr>
              <w:t>8140</w:t>
            </w:r>
            <w:r>
              <w:rPr>
                <w:rFonts w:hint="eastAsia"/>
                <w:sz w:val="21"/>
                <w:szCs w:val="21"/>
              </w:rPr>
              <w:t>人</w:t>
            </w:r>
          </w:p>
        </w:tc>
        <w:tc>
          <w:tcPr>
            <w:tcW w:w="2529" w:type="dxa"/>
            <w:tcBorders>
              <w:top w:val="nil"/>
              <w:bottom w:val="nil"/>
            </w:tcBorders>
          </w:tcPr>
          <w:p w14:paraId="45516BBE" w14:textId="10681C80" w:rsidR="00E64B55" w:rsidRPr="00C32C1B" w:rsidRDefault="00FF5BA0" w:rsidP="00705D04">
            <w:pPr>
              <w:ind w:firstLineChars="0" w:firstLine="0"/>
              <w:rPr>
                <w:sz w:val="21"/>
                <w:szCs w:val="21"/>
              </w:rPr>
            </w:pPr>
            <w:r>
              <w:rPr>
                <w:rFonts w:hint="eastAsia"/>
                <w:sz w:val="21"/>
                <w:szCs w:val="21"/>
              </w:rPr>
              <w:t>Q</w:t>
            </w:r>
            <w:r>
              <w:rPr>
                <w:sz w:val="21"/>
                <w:szCs w:val="21"/>
              </w:rPr>
              <w:t>IDS-SR</w:t>
            </w:r>
          </w:p>
        </w:tc>
      </w:tr>
      <w:tr w:rsidR="009F1D81" w:rsidRPr="00C32C1B" w14:paraId="4B57C585" w14:textId="77777777" w:rsidTr="002C4073">
        <w:tc>
          <w:tcPr>
            <w:tcW w:w="3113" w:type="dxa"/>
            <w:tcBorders>
              <w:top w:val="nil"/>
              <w:bottom w:val="nil"/>
            </w:tcBorders>
          </w:tcPr>
          <w:p w14:paraId="47F893B0" w14:textId="03E1056F" w:rsidR="009F1D81" w:rsidRPr="00C32C1B" w:rsidRDefault="009F1D81" w:rsidP="00E64B55">
            <w:pPr>
              <w:ind w:firstLineChars="0" w:firstLine="0"/>
              <w:rPr>
                <w:sz w:val="21"/>
                <w:szCs w:val="21"/>
              </w:rPr>
            </w:pPr>
            <w:bookmarkStart w:id="43" w:name="OLE_LINK17"/>
            <w:r>
              <w:rPr>
                <w:rFonts w:hint="eastAsia"/>
                <w:sz w:val="21"/>
                <w:szCs w:val="21"/>
              </w:rPr>
              <w:t>C</w:t>
            </w:r>
            <w:r w:rsidR="001830EB">
              <w:rPr>
                <w:rFonts w:hint="eastAsia"/>
                <w:sz w:val="21"/>
                <w:szCs w:val="21"/>
              </w:rPr>
              <w:t>h</w:t>
            </w:r>
            <w:r w:rsidR="001830EB">
              <w:rPr>
                <w:sz w:val="21"/>
                <w:szCs w:val="21"/>
              </w:rPr>
              <w:t xml:space="preserve">ina </w:t>
            </w:r>
            <w:r>
              <w:rPr>
                <w:rFonts w:hint="eastAsia"/>
                <w:sz w:val="21"/>
                <w:szCs w:val="21"/>
              </w:rPr>
              <w:t>F</w:t>
            </w:r>
            <w:r w:rsidR="001830EB">
              <w:rPr>
                <w:sz w:val="21"/>
                <w:szCs w:val="21"/>
              </w:rPr>
              <w:t xml:space="preserve">amily </w:t>
            </w:r>
            <w:r>
              <w:rPr>
                <w:rFonts w:hint="eastAsia"/>
                <w:sz w:val="21"/>
                <w:szCs w:val="21"/>
              </w:rPr>
              <w:t>P</w:t>
            </w:r>
            <w:r w:rsidR="001830EB">
              <w:rPr>
                <w:sz w:val="21"/>
                <w:szCs w:val="21"/>
              </w:rPr>
              <w:t xml:space="preserve">anel </w:t>
            </w:r>
            <w:r>
              <w:rPr>
                <w:rFonts w:hint="eastAsia"/>
                <w:sz w:val="21"/>
                <w:szCs w:val="21"/>
              </w:rPr>
              <w:t>S</w:t>
            </w:r>
            <w:r w:rsidR="001830EB">
              <w:rPr>
                <w:sz w:val="21"/>
                <w:szCs w:val="21"/>
              </w:rPr>
              <w:t>tudy</w:t>
            </w:r>
            <w:bookmarkEnd w:id="43"/>
            <w:r w:rsidR="001830EB">
              <w:rPr>
                <w:sz w:val="21"/>
                <w:szCs w:val="21"/>
              </w:rPr>
              <w:t xml:space="preserve"> (CFPS)</w:t>
            </w:r>
          </w:p>
        </w:tc>
        <w:tc>
          <w:tcPr>
            <w:tcW w:w="2660" w:type="dxa"/>
            <w:tcBorders>
              <w:top w:val="nil"/>
              <w:bottom w:val="nil"/>
            </w:tcBorders>
          </w:tcPr>
          <w:p w14:paraId="2646B1A3" w14:textId="77777777" w:rsidR="009F1D81" w:rsidRDefault="009F1D81" w:rsidP="00705D04">
            <w:pPr>
              <w:ind w:firstLineChars="0" w:firstLine="0"/>
              <w:rPr>
                <w:sz w:val="21"/>
                <w:szCs w:val="21"/>
              </w:rPr>
            </w:pPr>
          </w:p>
        </w:tc>
        <w:tc>
          <w:tcPr>
            <w:tcW w:w="2529" w:type="dxa"/>
            <w:tcBorders>
              <w:top w:val="nil"/>
              <w:bottom w:val="nil"/>
            </w:tcBorders>
          </w:tcPr>
          <w:p w14:paraId="011986DF" w14:textId="7696CB83" w:rsidR="009F1D81" w:rsidRDefault="006454FA" w:rsidP="00705D04">
            <w:pPr>
              <w:ind w:firstLineChars="0" w:firstLine="0"/>
              <w:rPr>
                <w:sz w:val="21"/>
                <w:szCs w:val="21"/>
              </w:rPr>
            </w:pPr>
            <w:r>
              <w:rPr>
                <w:rFonts w:hint="eastAsia"/>
                <w:sz w:val="21"/>
                <w:szCs w:val="21"/>
              </w:rPr>
              <w:t>C</w:t>
            </w:r>
            <w:r>
              <w:rPr>
                <w:sz w:val="21"/>
                <w:szCs w:val="21"/>
              </w:rPr>
              <w:t>ESD</w:t>
            </w:r>
          </w:p>
        </w:tc>
      </w:tr>
      <w:tr w:rsidR="009F1D81" w:rsidRPr="00C32C1B" w14:paraId="783FEB18" w14:textId="77777777" w:rsidTr="000F7503">
        <w:tc>
          <w:tcPr>
            <w:tcW w:w="3113" w:type="dxa"/>
            <w:tcBorders>
              <w:top w:val="nil"/>
              <w:bottom w:val="nil"/>
            </w:tcBorders>
          </w:tcPr>
          <w:p w14:paraId="25A51DCA" w14:textId="37C43E10" w:rsidR="009F1D81" w:rsidRDefault="00045A41" w:rsidP="00045A41">
            <w:pPr>
              <w:autoSpaceDE w:val="0"/>
              <w:autoSpaceDN w:val="0"/>
              <w:adjustRightInd w:val="0"/>
              <w:spacing w:line="400" w:lineRule="exact"/>
              <w:ind w:firstLineChars="0" w:firstLine="0"/>
              <w:rPr>
                <w:sz w:val="21"/>
                <w:szCs w:val="21"/>
              </w:rPr>
            </w:pPr>
            <w:r>
              <w:rPr>
                <w:sz w:val="21"/>
                <w:szCs w:val="21"/>
              </w:rPr>
              <w:fldChar w:fldCharType="begin"/>
            </w:r>
            <w:r>
              <w:rPr>
                <w:sz w:val="21"/>
                <w:szCs w:val="21"/>
              </w:rPr>
              <w:instrText xml:space="preserve"> ADDIN ZOTERO_ITEM CSL_CITATION {"citationID":"miBZkRzZ","properties":{"custom":"McGrath et al. (2023)","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Pr>
                <w:sz w:val="21"/>
                <w:szCs w:val="21"/>
              </w:rPr>
              <w:fldChar w:fldCharType="separate"/>
            </w:r>
            <w:r w:rsidRPr="00045A41">
              <w:t>McGrath et al. (</w:t>
            </w:r>
            <w:r w:rsidRPr="00045A41">
              <w:rPr>
                <w:rStyle w:val="innerzoteroCitation"/>
              </w:rPr>
              <w:t>2023</w:t>
            </w:r>
            <w:r w:rsidRPr="00045A41">
              <w:t>)</w:t>
            </w:r>
            <w:r>
              <w:rPr>
                <w:sz w:val="21"/>
                <w:szCs w:val="21"/>
              </w:rPr>
              <w:fldChar w:fldCharType="end"/>
            </w:r>
          </w:p>
        </w:tc>
        <w:tc>
          <w:tcPr>
            <w:tcW w:w="2660" w:type="dxa"/>
            <w:tcBorders>
              <w:top w:val="nil"/>
              <w:bottom w:val="nil"/>
            </w:tcBorders>
          </w:tcPr>
          <w:p w14:paraId="4A748861" w14:textId="5FF0DE8D" w:rsidR="009F1D81" w:rsidRDefault="00D118C4" w:rsidP="00D118C4">
            <w:pPr>
              <w:ind w:firstLineChars="0" w:firstLine="0"/>
              <w:rPr>
                <w:sz w:val="21"/>
                <w:szCs w:val="21"/>
              </w:rPr>
            </w:pPr>
            <w:r>
              <w:rPr>
                <w:sz w:val="21"/>
                <w:szCs w:val="21"/>
              </w:rPr>
              <w:br/>
            </w:r>
            <w:r w:rsidRPr="00D118C4">
              <w:rPr>
                <w:sz w:val="21"/>
                <w:szCs w:val="21"/>
              </w:rPr>
              <w:t>156 331 respondents from 32 surveys in 29 countries</w:t>
            </w:r>
          </w:p>
        </w:tc>
        <w:tc>
          <w:tcPr>
            <w:tcW w:w="2529" w:type="dxa"/>
            <w:tcBorders>
              <w:top w:val="nil"/>
              <w:bottom w:val="nil"/>
            </w:tcBorders>
          </w:tcPr>
          <w:p w14:paraId="0581E504" w14:textId="77777777" w:rsidR="00D118C4" w:rsidRPr="00D118C4" w:rsidRDefault="00D118C4" w:rsidP="00D118C4">
            <w:pPr>
              <w:ind w:firstLineChars="0" w:firstLine="0"/>
              <w:rPr>
                <w:sz w:val="21"/>
                <w:szCs w:val="21"/>
              </w:rPr>
            </w:pPr>
            <w:r w:rsidRPr="00D118C4">
              <w:rPr>
                <w:sz w:val="21"/>
                <w:szCs w:val="21"/>
              </w:rPr>
              <w:t>The WHO Composite International Diagnostic Interview</w:t>
            </w:r>
          </w:p>
          <w:p w14:paraId="73A0BB57" w14:textId="633B8FD6" w:rsidR="009F1D81" w:rsidRDefault="00D118C4" w:rsidP="00D118C4">
            <w:pPr>
              <w:ind w:firstLineChars="0" w:firstLine="0"/>
              <w:rPr>
                <w:sz w:val="21"/>
                <w:szCs w:val="21"/>
              </w:rPr>
            </w:pPr>
            <w:r w:rsidRPr="00D118C4">
              <w:rPr>
                <w:sz w:val="21"/>
                <w:szCs w:val="21"/>
              </w:rPr>
              <w:t>(CIDI)</w:t>
            </w:r>
          </w:p>
        </w:tc>
      </w:tr>
      <w:tr w:rsidR="006A0830" w:rsidRPr="00C32C1B" w14:paraId="13642BC9" w14:textId="77777777" w:rsidTr="00D36716">
        <w:tc>
          <w:tcPr>
            <w:tcW w:w="3113" w:type="dxa"/>
            <w:tcBorders>
              <w:top w:val="nil"/>
              <w:bottom w:val="nil"/>
            </w:tcBorders>
          </w:tcPr>
          <w:p w14:paraId="5FC0FADE" w14:textId="77777777" w:rsidR="006A0830" w:rsidRPr="006A0830" w:rsidRDefault="006A0830" w:rsidP="006A0830">
            <w:pPr>
              <w:autoSpaceDE w:val="0"/>
              <w:autoSpaceDN w:val="0"/>
              <w:adjustRightInd w:val="0"/>
              <w:spacing w:line="400" w:lineRule="exact"/>
              <w:ind w:firstLineChars="0" w:firstLine="0"/>
              <w:rPr>
                <w:kern w:val="0"/>
                <w:sz w:val="21"/>
                <w:szCs w:val="21"/>
              </w:rPr>
            </w:pPr>
            <w:r w:rsidRPr="006A0830">
              <w:rPr>
                <w:kern w:val="0"/>
                <w:sz w:val="21"/>
                <w:szCs w:val="21"/>
              </w:rPr>
              <w:t>Trends in U.S. Depression Prevalence From 2015 to</w:t>
            </w:r>
          </w:p>
          <w:p w14:paraId="6CDDDE57" w14:textId="0964F2D0" w:rsidR="006A0830" w:rsidRPr="000F7503" w:rsidRDefault="006A0830" w:rsidP="006A0830">
            <w:pPr>
              <w:autoSpaceDE w:val="0"/>
              <w:autoSpaceDN w:val="0"/>
              <w:adjustRightInd w:val="0"/>
              <w:spacing w:line="400" w:lineRule="exact"/>
              <w:ind w:firstLineChars="0" w:firstLine="0"/>
              <w:rPr>
                <w:kern w:val="0"/>
                <w:sz w:val="21"/>
                <w:szCs w:val="21"/>
              </w:rPr>
            </w:pPr>
            <w:r w:rsidRPr="006A0830">
              <w:rPr>
                <w:kern w:val="0"/>
                <w:sz w:val="21"/>
                <w:szCs w:val="21"/>
              </w:rPr>
              <w:t>2020: The Widening Treatment Gap</w:t>
            </w:r>
          </w:p>
        </w:tc>
        <w:tc>
          <w:tcPr>
            <w:tcW w:w="2660" w:type="dxa"/>
            <w:tcBorders>
              <w:top w:val="nil"/>
              <w:bottom w:val="nil"/>
            </w:tcBorders>
          </w:tcPr>
          <w:p w14:paraId="16A79F1A" w14:textId="77777777" w:rsidR="006A0830" w:rsidRDefault="006A0830" w:rsidP="00D118C4">
            <w:pPr>
              <w:ind w:firstLineChars="0" w:firstLine="0"/>
              <w:rPr>
                <w:sz w:val="21"/>
                <w:szCs w:val="21"/>
              </w:rPr>
            </w:pPr>
          </w:p>
        </w:tc>
        <w:tc>
          <w:tcPr>
            <w:tcW w:w="2529" w:type="dxa"/>
            <w:tcBorders>
              <w:top w:val="nil"/>
              <w:bottom w:val="nil"/>
            </w:tcBorders>
          </w:tcPr>
          <w:p w14:paraId="378F66B6" w14:textId="77777777" w:rsidR="006A0830" w:rsidRPr="000F7503" w:rsidRDefault="006A0830" w:rsidP="00D118C4">
            <w:pPr>
              <w:ind w:firstLineChars="0" w:firstLine="0"/>
              <w:rPr>
                <w:sz w:val="21"/>
                <w:szCs w:val="21"/>
              </w:rPr>
            </w:pPr>
          </w:p>
        </w:tc>
      </w:tr>
      <w:tr w:rsidR="00D36716" w:rsidRPr="00C32C1B" w14:paraId="04521738" w14:textId="77777777" w:rsidTr="00D36716">
        <w:tc>
          <w:tcPr>
            <w:tcW w:w="3113" w:type="dxa"/>
            <w:tcBorders>
              <w:top w:val="nil"/>
              <w:bottom w:val="nil"/>
            </w:tcBorders>
          </w:tcPr>
          <w:p w14:paraId="27AE4D26" w14:textId="77777777" w:rsidR="00D36716" w:rsidRPr="00D36716" w:rsidRDefault="00D36716" w:rsidP="00D36716">
            <w:pPr>
              <w:autoSpaceDE w:val="0"/>
              <w:autoSpaceDN w:val="0"/>
              <w:adjustRightInd w:val="0"/>
              <w:spacing w:line="400" w:lineRule="exact"/>
              <w:ind w:firstLineChars="0" w:firstLine="0"/>
              <w:rPr>
                <w:kern w:val="0"/>
                <w:sz w:val="21"/>
                <w:szCs w:val="21"/>
              </w:rPr>
            </w:pPr>
            <w:r w:rsidRPr="00D36716">
              <w:rPr>
                <w:kern w:val="0"/>
                <w:sz w:val="21"/>
                <w:szCs w:val="21"/>
              </w:rPr>
              <w:t>Analysis of the prevalence and influencing factors of anxiety and</w:t>
            </w:r>
          </w:p>
          <w:p w14:paraId="3173AB94" w14:textId="64D274FB" w:rsidR="00D36716" w:rsidRPr="006A0830" w:rsidRDefault="00D36716" w:rsidP="00D36716">
            <w:pPr>
              <w:autoSpaceDE w:val="0"/>
              <w:autoSpaceDN w:val="0"/>
              <w:adjustRightInd w:val="0"/>
              <w:spacing w:line="400" w:lineRule="exact"/>
              <w:ind w:firstLineChars="0" w:firstLine="0"/>
              <w:rPr>
                <w:kern w:val="0"/>
                <w:sz w:val="21"/>
                <w:szCs w:val="21"/>
              </w:rPr>
            </w:pPr>
            <w:r w:rsidRPr="00D36716">
              <w:rPr>
                <w:kern w:val="0"/>
                <w:sz w:val="21"/>
                <w:szCs w:val="21"/>
              </w:rPr>
              <w:t>depression in the Chinese population: A cross-sectional survey</w:t>
            </w:r>
          </w:p>
        </w:tc>
        <w:tc>
          <w:tcPr>
            <w:tcW w:w="2660" w:type="dxa"/>
            <w:tcBorders>
              <w:top w:val="nil"/>
              <w:bottom w:val="nil"/>
            </w:tcBorders>
          </w:tcPr>
          <w:p w14:paraId="3D8A257B" w14:textId="77777777" w:rsidR="00D36716" w:rsidRDefault="00D36716" w:rsidP="00D118C4">
            <w:pPr>
              <w:ind w:firstLineChars="0" w:firstLine="0"/>
              <w:rPr>
                <w:sz w:val="21"/>
                <w:szCs w:val="21"/>
              </w:rPr>
            </w:pPr>
          </w:p>
        </w:tc>
        <w:tc>
          <w:tcPr>
            <w:tcW w:w="2529" w:type="dxa"/>
            <w:tcBorders>
              <w:top w:val="nil"/>
              <w:bottom w:val="nil"/>
            </w:tcBorders>
          </w:tcPr>
          <w:p w14:paraId="77CCBBEB" w14:textId="249C4072" w:rsidR="00D36716" w:rsidRPr="000F7503" w:rsidRDefault="00D36716" w:rsidP="00D118C4">
            <w:pPr>
              <w:ind w:firstLineChars="0" w:firstLine="0"/>
              <w:rPr>
                <w:sz w:val="21"/>
                <w:szCs w:val="21"/>
              </w:rPr>
            </w:pPr>
            <w:r w:rsidRPr="00430F71">
              <w:rPr>
                <w:sz w:val="21"/>
                <w:szCs w:val="21"/>
              </w:rPr>
              <w:t>Patient Health Questionnaire-9 items</w:t>
            </w:r>
            <w:r>
              <w:rPr>
                <w:rFonts w:hint="eastAsia"/>
                <w:sz w:val="21"/>
                <w:szCs w:val="21"/>
              </w:rPr>
              <w:t xml:space="preserve"> </w:t>
            </w:r>
            <w:r>
              <w:rPr>
                <w:sz w:val="21"/>
                <w:szCs w:val="21"/>
              </w:rPr>
              <w:t>(</w:t>
            </w:r>
            <w:r>
              <w:rPr>
                <w:rFonts w:hint="eastAsia"/>
                <w:sz w:val="21"/>
                <w:szCs w:val="21"/>
              </w:rPr>
              <w:t>P</w:t>
            </w:r>
            <w:r>
              <w:rPr>
                <w:sz w:val="21"/>
                <w:szCs w:val="21"/>
              </w:rPr>
              <w:t>HQ-9)</w:t>
            </w:r>
          </w:p>
        </w:tc>
      </w:tr>
      <w:tr w:rsidR="00D36716" w:rsidRPr="00C32C1B" w14:paraId="3F6887C0" w14:textId="77777777" w:rsidTr="00D36716">
        <w:tc>
          <w:tcPr>
            <w:tcW w:w="3113" w:type="dxa"/>
            <w:tcBorders>
              <w:top w:val="nil"/>
              <w:bottom w:val="nil"/>
            </w:tcBorders>
          </w:tcPr>
          <w:p w14:paraId="563F82CB" w14:textId="77777777" w:rsidR="00D36716" w:rsidRPr="00D36716" w:rsidRDefault="00D36716" w:rsidP="00D36716">
            <w:pPr>
              <w:autoSpaceDE w:val="0"/>
              <w:autoSpaceDN w:val="0"/>
              <w:adjustRightInd w:val="0"/>
              <w:spacing w:line="400" w:lineRule="exact"/>
              <w:ind w:firstLineChars="0" w:firstLine="0"/>
              <w:rPr>
                <w:kern w:val="0"/>
                <w:sz w:val="21"/>
                <w:szCs w:val="21"/>
              </w:rPr>
            </w:pPr>
            <w:r w:rsidRPr="00D36716">
              <w:rPr>
                <w:kern w:val="0"/>
                <w:sz w:val="21"/>
                <w:szCs w:val="21"/>
              </w:rPr>
              <w:t>Prevalence of Depression Among Adolescents in the U.S. From</w:t>
            </w:r>
          </w:p>
          <w:p w14:paraId="5D8997DC" w14:textId="77777777" w:rsidR="00D36716" w:rsidRPr="00D36716" w:rsidRDefault="00D36716" w:rsidP="00D36716">
            <w:pPr>
              <w:autoSpaceDE w:val="0"/>
              <w:autoSpaceDN w:val="0"/>
              <w:adjustRightInd w:val="0"/>
              <w:spacing w:line="400" w:lineRule="exact"/>
              <w:ind w:firstLineChars="0" w:firstLine="0"/>
              <w:rPr>
                <w:kern w:val="0"/>
                <w:sz w:val="21"/>
                <w:szCs w:val="21"/>
              </w:rPr>
            </w:pPr>
            <w:r w:rsidRPr="00D36716">
              <w:rPr>
                <w:kern w:val="0"/>
                <w:sz w:val="21"/>
                <w:szCs w:val="21"/>
              </w:rPr>
              <w:t>2009 to 2019: Analysis of Trends by Sex, Race/Ethnicity, and</w:t>
            </w:r>
          </w:p>
          <w:p w14:paraId="50971B78" w14:textId="0293C544" w:rsidR="00D36716" w:rsidRPr="006A0830" w:rsidRDefault="00D36716" w:rsidP="00D36716">
            <w:pPr>
              <w:autoSpaceDE w:val="0"/>
              <w:autoSpaceDN w:val="0"/>
              <w:adjustRightInd w:val="0"/>
              <w:spacing w:line="400" w:lineRule="exact"/>
              <w:ind w:firstLineChars="0" w:firstLine="0"/>
              <w:rPr>
                <w:kern w:val="0"/>
                <w:sz w:val="21"/>
                <w:szCs w:val="21"/>
              </w:rPr>
            </w:pPr>
            <w:r w:rsidRPr="00D36716">
              <w:rPr>
                <w:kern w:val="0"/>
                <w:sz w:val="21"/>
                <w:szCs w:val="21"/>
              </w:rPr>
              <w:t>Income</w:t>
            </w:r>
          </w:p>
        </w:tc>
        <w:tc>
          <w:tcPr>
            <w:tcW w:w="2660" w:type="dxa"/>
            <w:tcBorders>
              <w:top w:val="nil"/>
              <w:bottom w:val="nil"/>
            </w:tcBorders>
          </w:tcPr>
          <w:p w14:paraId="5005BA03" w14:textId="77777777" w:rsidR="00D36716" w:rsidRDefault="00D36716" w:rsidP="00D118C4">
            <w:pPr>
              <w:ind w:firstLineChars="0" w:firstLine="0"/>
              <w:rPr>
                <w:sz w:val="21"/>
                <w:szCs w:val="21"/>
              </w:rPr>
            </w:pPr>
          </w:p>
        </w:tc>
        <w:tc>
          <w:tcPr>
            <w:tcW w:w="2529" w:type="dxa"/>
            <w:tcBorders>
              <w:top w:val="nil"/>
              <w:bottom w:val="nil"/>
            </w:tcBorders>
          </w:tcPr>
          <w:p w14:paraId="06BDEE38" w14:textId="013B7CCC" w:rsidR="00D36716" w:rsidRPr="000F7503" w:rsidRDefault="00D36716" w:rsidP="00D118C4">
            <w:pPr>
              <w:ind w:firstLineChars="0" w:firstLine="0"/>
              <w:rPr>
                <w:sz w:val="21"/>
                <w:szCs w:val="21"/>
              </w:rPr>
            </w:pPr>
            <w:r w:rsidRPr="00D36716">
              <w:rPr>
                <w:sz w:val="21"/>
                <w:szCs w:val="21"/>
              </w:rPr>
              <w:t>structured interview based on DSM-5</w:t>
            </w:r>
          </w:p>
        </w:tc>
      </w:tr>
      <w:tr w:rsidR="00D36716" w:rsidRPr="00C32C1B" w14:paraId="63A274D3" w14:textId="77777777" w:rsidTr="00E64B55">
        <w:tc>
          <w:tcPr>
            <w:tcW w:w="3113" w:type="dxa"/>
            <w:tcBorders>
              <w:top w:val="nil"/>
              <w:bottom w:val="single" w:sz="12" w:space="0" w:color="auto"/>
            </w:tcBorders>
          </w:tcPr>
          <w:p w14:paraId="1E6AA253" w14:textId="4EF3F9DD" w:rsidR="00D36716" w:rsidRPr="00D36716" w:rsidRDefault="00D36716" w:rsidP="00D36716">
            <w:pPr>
              <w:autoSpaceDE w:val="0"/>
              <w:autoSpaceDN w:val="0"/>
              <w:adjustRightInd w:val="0"/>
              <w:spacing w:line="400" w:lineRule="exact"/>
              <w:ind w:firstLineChars="0" w:firstLine="0"/>
              <w:rPr>
                <w:kern w:val="0"/>
                <w:sz w:val="21"/>
                <w:szCs w:val="21"/>
              </w:rPr>
            </w:pPr>
            <w:r w:rsidRPr="00D36716">
              <w:rPr>
                <w:kern w:val="0"/>
                <w:sz w:val="21"/>
                <w:szCs w:val="21"/>
              </w:rPr>
              <w:t>Depression reported by US adults in 2017–2018 and March and April 2020</w:t>
            </w:r>
          </w:p>
        </w:tc>
        <w:tc>
          <w:tcPr>
            <w:tcW w:w="2660" w:type="dxa"/>
            <w:tcBorders>
              <w:top w:val="nil"/>
              <w:bottom w:val="single" w:sz="12" w:space="0" w:color="auto"/>
            </w:tcBorders>
          </w:tcPr>
          <w:p w14:paraId="7BE21AC6" w14:textId="77777777" w:rsidR="00D36716" w:rsidRDefault="00D36716" w:rsidP="00D118C4">
            <w:pPr>
              <w:ind w:firstLineChars="0" w:firstLine="0"/>
              <w:rPr>
                <w:sz w:val="21"/>
                <w:szCs w:val="21"/>
              </w:rPr>
            </w:pPr>
          </w:p>
        </w:tc>
        <w:tc>
          <w:tcPr>
            <w:tcW w:w="2529" w:type="dxa"/>
            <w:tcBorders>
              <w:top w:val="nil"/>
              <w:bottom w:val="single" w:sz="12" w:space="0" w:color="auto"/>
            </w:tcBorders>
          </w:tcPr>
          <w:p w14:paraId="19C731A7" w14:textId="77777777" w:rsidR="00D36716" w:rsidRPr="00D36716" w:rsidRDefault="00D36716" w:rsidP="00D36716">
            <w:pPr>
              <w:ind w:firstLineChars="0" w:firstLine="0"/>
              <w:rPr>
                <w:sz w:val="21"/>
                <w:szCs w:val="21"/>
              </w:rPr>
            </w:pPr>
            <w:r w:rsidRPr="00D36716">
              <w:rPr>
                <w:sz w:val="21"/>
                <w:szCs w:val="21"/>
              </w:rPr>
              <w:t>Patient Health Questionnaire–2</w:t>
            </w:r>
          </w:p>
          <w:p w14:paraId="2C2A08DB" w14:textId="09C88636" w:rsidR="00D36716" w:rsidRPr="00D36716" w:rsidRDefault="00D36716" w:rsidP="00D36716">
            <w:pPr>
              <w:ind w:firstLineChars="0" w:firstLine="0"/>
              <w:rPr>
                <w:sz w:val="21"/>
                <w:szCs w:val="21"/>
              </w:rPr>
            </w:pPr>
            <w:r w:rsidRPr="00D36716">
              <w:rPr>
                <w:sz w:val="21"/>
                <w:szCs w:val="21"/>
              </w:rPr>
              <w:t>(PHQ-2)</w:t>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44" w:name="OLE_LINK9"/>
      <w:r>
        <w:rPr>
          <w:rFonts w:ascii="宋体" w:hAnsi="宋体" w:cs="宋体" w:hint="eastAsia"/>
          <w:szCs w:val="24"/>
        </w:rPr>
        <w:t>但作为解决抑郁问题第一步的测量与诊断问题，目前较为忽视，</w:t>
      </w:r>
      <w:bookmarkEnd w:id="44"/>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w:t>
      </w:r>
      <w:r w:rsidRPr="00AC66A1">
        <w:rPr>
          <w:rFonts w:ascii="宋体" w:hAnsi="宋体" w:cs="宋体" w:hint="eastAsia"/>
          <w:szCs w:val="24"/>
        </w:rPr>
        <w:lastRenderedPageBreak/>
        <w:t>的抑郁量表不能互相替代使用，这给抑郁研究带来了挑战。</w:t>
      </w:r>
      <w:r w:rsidRPr="00AC66A1">
        <w:rPr>
          <w:szCs w:val="24"/>
        </w:rPr>
        <w:t>]</w:t>
      </w:r>
    </w:p>
    <w:p w14:paraId="4146287D" w14:textId="6CE06DA7" w:rsidR="00FF5BA0" w:rsidRPr="0040767F" w:rsidRDefault="00AE5226" w:rsidP="00F413AF">
      <w:pPr>
        <w:ind w:firstLine="480"/>
        <w:rPr>
          <w:rFonts w:ascii="宋体" w:hAnsi="宋体" w:cs="宋体"/>
          <w:szCs w:val="24"/>
        </w:rPr>
      </w:pPr>
      <w:bookmarkStart w:id="45" w:name="OLE_LINK10"/>
      <w:r>
        <w:t>The performance of</w:t>
      </w:r>
      <w:r w:rsidR="00FF5BA0">
        <w:t xml:space="preserve"> </w:t>
      </w:r>
      <w:r>
        <w:t xml:space="preserve">these widely used self-report </w:t>
      </w:r>
      <w:proofErr w:type="spellStart"/>
      <w:r>
        <w:t>instruement</w:t>
      </w:r>
      <w:proofErr w:type="spellEnd"/>
      <w:r>
        <w:t>, however, are largely ignored</w:t>
      </w:r>
      <w:r w:rsidR="00FF5BA0">
        <w:t>.</w:t>
      </w:r>
      <w:r>
        <w:t xml:space="preserve"> With many existing </w:t>
      </w:r>
      <w:proofErr w:type="gramStart"/>
      <w:r>
        <w:t>instrument</w:t>
      </w:r>
      <w:proofErr w:type="gramEnd"/>
      <w:r>
        <w:t xml:space="preserve"> for measuring depression, are they measuring the same mental disorder? 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F413AF" w:rsidRPr="004D751B">
        <w:t>Fried (</w:t>
      </w:r>
      <w:r w:rsidR="00F413AF" w:rsidRPr="00045A41">
        <w:rPr>
          <w:rStyle w:val="innerzoteroCitation"/>
        </w:rPr>
        <w:t>2017</w:t>
      </w:r>
      <w:r w:rsidR="00F413AF" w:rsidRPr="004D751B">
        <w:t>)</w:t>
      </w:r>
      <w:r w:rsidR="00F413AF">
        <w:fldChar w:fldCharType="end"/>
      </w:r>
      <w:r w:rsidR="00F413AF" w:rsidRPr="00F413AF">
        <w:t xml:space="preserve"> </w:t>
      </w:r>
      <w:r>
        <w:t>examined</w:t>
      </w:r>
      <w:r w:rsidR="00F413AF" w:rsidRPr="00F413AF">
        <w:t xml:space="preserve"> </w:t>
      </w:r>
      <w:r>
        <w:t>the hidden</w:t>
      </w:r>
      <w:r w:rsidRPr="00F413AF">
        <w:t xml:space="preserve"> </w:t>
      </w:r>
      <w:r w:rsidR="00F413AF" w:rsidRPr="00F413AF">
        <w:t>assumption</w:t>
      </w:r>
      <w:r w:rsidR="00F413AF">
        <w:t xml:space="preserve"> </w:t>
      </w:r>
      <w:r w:rsidR="00F413AF" w:rsidRPr="00F413AF">
        <w:t xml:space="preserve">that </w:t>
      </w:r>
      <w:r>
        <w:t>different</w:t>
      </w:r>
      <w:r w:rsidRPr="00F413AF">
        <w:t xml:space="preserve"> </w:t>
      </w:r>
      <w:r w:rsidR="00F413AF" w:rsidRPr="00F413AF">
        <w:t xml:space="preserve">depression </w:t>
      </w:r>
      <w:r>
        <w:t>scales</w:t>
      </w:r>
      <w:r w:rsidR="00F413AF" w:rsidRPr="00F413AF">
        <w:t xml:space="preserve"> </w:t>
      </w:r>
      <w:r>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F74BA3" w:rsidRPr="004D751B">
        <w:t>Fried (</w:t>
      </w:r>
      <w:r w:rsidR="00F74BA3" w:rsidRPr="00045A41">
        <w:rPr>
          <w:rStyle w:val="innerzoteroCitation"/>
        </w:rPr>
        <w:t>2017</w:t>
      </w:r>
      <w:r w:rsidR="00F74BA3" w:rsidRPr="004D751B">
        <w:t>)</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proofErr w:type="spellStart"/>
      <w:r w:rsidR="00F74BA3">
        <w:t>bewteen</w:t>
      </w:r>
      <w:proofErr w:type="spellEnd"/>
      <w:r w:rsidR="00F74BA3">
        <w:t xml:space="preserve"> different scales</w:t>
      </w:r>
      <w:r w:rsidR="00F413AF" w:rsidRPr="00F413AF">
        <w:t>.</w:t>
      </w:r>
      <w:r w:rsidR="00F74BA3">
        <w:t xml:space="preserve"> Relatedly, </w:t>
      </w:r>
      <w:proofErr w:type="gramStart"/>
      <w:r w:rsidR="00F74BA3">
        <w:t>Fried</w:t>
      </w:r>
      <w:proofErr w:type="gramEnd"/>
      <w:r w:rsidR="00F74BA3">
        <w:t xml:space="preserve"> also found that the symptoms on which patients were diagnosed as major depression was also heterogeneous (</w:t>
      </w:r>
      <w:commentRangeStart w:id="46"/>
      <w:r w:rsidR="00F74BA3">
        <w:t>Fried et al., 2016</w:t>
      </w:r>
      <w:commentRangeEnd w:id="46"/>
      <w:r w:rsidR="00F74BA3">
        <w:rPr>
          <w:rStyle w:val="a9"/>
        </w:rPr>
        <w:commentReference w:id="46"/>
      </w:r>
      <w:r w:rsidR="00F74BA3">
        <w:t>).</w:t>
      </w:r>
      <w:r w:rsidR="00F413AF" w:rsidRPr="00F413AF">
        <w:t xml:space="preserve"> </w:t>
      </w:r>
      <w:bookmarkEnd w:id="45"/>
      <w:r w:rsidR="00F74BA3">
        <w:t>These findings suggest more attention are needed for the performance measurement of depression.</w:t>
      </w:r>
    </w:p>
    <w:p w14:paraId="08A6CECE" w14:textId="77777777" w:rsidR="00FC1EED" w:rsidRDefault="00FC1EED" w:rsidP="00FC1EED">
      <w:pPr>
        <w:ind w:firstLineChars="0" w:firstLine="0"/>
        <w:rPr>
          <w:szCs w:val="24"/>
        </w:rPr>
      </w:pPr>
      <w:bookmarkStart w:id="47" w:name="OLE_LINK5"/>
      <w:r w:rsidRPr="00AC66A1">
        <w:rPr>
          <w:szCs w:val="24"/>
        </w:rPr>
        <w:t>[</w:t>
      </w:r>
      <w:bookmarkStart w:id="48"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48"/>
      <w:r w:rsidRPr="00AC66A1">
        <w:rPr>
          <w:rFonts w:ascii="宋体" w:hAnsi="宋体" w:cs="宋体" w:hint="eastAsia"/>
          <w:szCs w:val="24"/>
        </w:rPr>
        <w:t>（如影响到心理健康问题的检出率）。</w:t>
      </w:r>
      <w:r w:rsidRPr="00AC66A1">
        <w:rPr>
          <w:szCs w:val="24"/>
        </w:rPr>
        <w:t>]</w:t>
      </w:r>
    </w:p>
    <w:p w14:paraId="62C7E103" w14:textId="2898AA46" w:rsidR="00FF5BA0" w:rsidRPr="002C4073" w:rsidRDefault="00F74BA3" w:rsidP="00C572F2">
      <w:pPr>
        <w:ind w:firstLine="480"/>
        <w:rPr>
          <w:strike/>
        </w:rPr>
      </w:pPr>
      <w:bookmarkStart w:id="49" w:name="OLE_LINK13"/>
      <w:r>
        <w:t>Given importance of depression i</w:t>
      </w:r>
      <w:r w:rsidR="00F413AF" w:rsidRPr="00F413AF">
        <w:t xml:space="preserve">n China, </w:t>
      </w:r>
      <w:r>
        <w:t>it is also urgent to evaluate the existing self-report scales and the heterogeneity across different scales. R</w:t>
      </w:r>
      <w:r w:rsidR="00EF47D8" w:rsidRPr="00EF47D8">
        <w:t>ecent meta-</w:t>
      </w:r>
      <w:r w:rsidRPr="00EF47D8">
        <w:t>analys</w:t>
      </w:r>
      <w:r>
        <w:t>e</w:t>
      </w:r>
      <w:r w:rsidRPr="00EF47D8">
        <w:t xml:space="preserve">s </w:t>
      </w:r>
      <w:r w:rsidR="00EF47D8" w:rsidRPr="00EF47D8">
        <w:t xml:space="preserve">on </w:t>
      </w:r>
      <w:proofErr w:type="spellStart"/>
      <w:r>
        <w:t>prevlaence</w:t>
      </w:r>
      <w:proofErr w:type="spellEnd"/>
      <w:r>
        <w:t xml:space="preserve"> rate</w:t>
      </w:r>
      <w:r w:rsidR="00EF47D8" w:rsidRPr="00EF47D8">
        <w:t xml:space="preserve"> of mental health issues among Chinese students</w:t>
      </w:r>
      <w:r>
        <w:t xml:space="preserve"> population</w:t>
      </w:r>
      <w:r w:rsidR="00EF47D8" w:rsidRPr="00EF47D8">
        <w:t xml:space="preserve"> </w:t>
      </w:r>
      <w:r>
        <w:t>found</w:t>
      </w:r>
      <w:r w:rsidRPr="00EF47D8">
        <w:t xml:space="preserve"> </w:t>
      </w:r>
      <w:r w:rsidR="00EF47D8" w:rsidRPr="00EF47D8">
        <w:t>a significant moderating effect of measurement tools, particularly in the context of depression</w:t>
      </w:r>
      <w:r>
        <w:t xml:space="preserve"> </w:t>
      </w:r>
      <w:r w:rsidR="00EF47D8">
        <w:fldChar w:fldCharType="begin"/>
      </w:r>
      <w:r w:rsidR="00EF47D8">
        <w:instrText xml:space="preserve"> ADDIN ZOTERO_ITEM CSL_CITATION {"citationID":"s8miDkKK","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w:instrText>
      </w:r>
      <w:r w:rsidR="00EF47D8">
        <w:rPr>
          <w:rFonts w:hint="eastAsia"/>
        </w:rPr>
        <w:instrText>arts":[["2022",5,1]]}},"label":"page"},{"id":14,"uris":["http://zotero.org/users/local/eoP0LvSC/items/VDAXUCB4"],"itemData":{"id":14,"type":"article-journal","abstract":"</w:instrText>
      </w:r>
      <w:r w:rsidR="00EF47D8">
        <w:rPr>
          <w:rFonts w:hint="eastAsia"/>
        </w:rPr>
        <w:instrText>我国高中生心理健康问题的检出率亟需关注</w:instrText>
      </w:r>
      <w:r w:rsidR="00EF47D8">
        <w:rPr>
          <w:rFonts w:hint="eastAsia"/>
        </w:rPr>
        <w:instrText xml:space="preserve">, </w:instrText>
      </w:r>
      <w:r w:rsidR="00EF47D8">
        <w:rPr>
          <w:rFonts w:hint="eastAsia"/>
        </w:rPr>
        <w:instrText>许多研究对此进行了</w:instrText>
      </w:r>
      <w:r w:rsidR="00EF47D8">
        <w:rPr>
          <w:rFonts w:hint="eastAsia"/>
        </w:rPr>
        <w:instrText>...","container-title":"Advances in Psychological Scien</w:instrText>
      </w:r>
      <w:r w:rsidR="00EF47D8">
        <w:instrText xml:space="preserve">ce","D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EF47D8">
        <w:fldChar w:fldCharType="separate"/>
      </w:r>
      <w:r w:rsidR="00EF47D8" w:rsidRPr="00EF47D8">
        <w:t>(</w:t>
      </w:r>
      <w:r w:rsidR="00EF47D8" w:rsidRPr="00045A41">
        <w:rPr>
          <w:rStyle w:val="zoteroCitation"/>
        </w:rPr>
        <w:t>Huang et al., 2022; YU Xiaoqi et al., 2022; Zhang et al., 2022</w:t>
      </w:r>
      <w:r w:rsidR="00EF47D8" w:rsidRPr="00EF47D8">
        <w:t>)</w:t>
      </w:r>
      <w:r w:rsidR="00EF47D8">
        <w:fldChar w:fldCharType="end"/>
      </w:r>
      <w:r w:rsidR="00EF47D8" w:rsidRPr="00EF47D8">
        <w:t>.</w:t>
      </w:r>
      <w:r>
        <w:t xml:space="preserve"> </w:t>
      </w:r>
      <w:commentRangeStart w:id="50"/>
      <w:commentRangeStart w:id="51"/>
      <w:r w:rsidR="00EF47D8" w:rsidRPr="002C4073">
        <w:rPr>
          <w:strike/>
        </w:rPr>
        <w:t>Furthermore, even with the same scale, there are substantial variations in the detection rates obtained for the SCL-90 under different screening criteria</w:t>
      </w:r>
      <w:r w:rsidRPr="002C4073">
        <w:rPr>
          <w:strike/>
        </w:rPr>
        <w:t xml:space="preserve"> </w:t>
      </w:r>
      <w:r w:rsidR="00EF47D8" w:rsidRPr="002C4073">
        <w:rPr>
          <w:strike/>
        </w:rPr>
        <w:fldChar w:fldCharType="begin"/>
      </w:r>
      <w:r w:rsidR="00EF47D8" w:rsidRPr="002C4073">
        <w:rPr>
          <w:strike/>
        </w:rPr>
        <w:instrText xml:space="preserve"> ADDIN ZOTERO_ITEM CSL_CITATION {"citationID":"JR480Sev","properties":{"formattedCitation":"(Chen et al., 2022)","plainCitation":"(Chen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family":"</w:instrText>
      </w:r>
      <w:r w:rsidR="00EF47D8" w:rsidRPr="002C4073">
        <w:rPr>
          <w:rFonts w:hint="eastAsia"/>
          <w:strike/>
        </w:rPr>
        <w:instrText>俞</w:instrText>
      </w:r>
      <w:r w:rsidR="00EF47D8" w:rsidRPr="002C4073">
        <w:rPr>
          <w:strike/>
        </w:rPr>
        <w:instrText>","given":"</w:instrText>
      </w:r>
      <w:r w:rsidR="00EF47D8" w:rsidRPr="002C4073">
        <w:rPr>
          <w:rFonts w:hint="eastAsia"/>
          <w:strike/>
        </w:rPr>
        <w:instrText>国良</w:instrText>
      </w:r>
      <w:r w:rsidR="00EF47D8" w:rsidRPr="002C4073">
        <w:rPr>
          <w:strike/>
        </w:rPr>
        <w:instrText xml:space="preserve">"}],"issued":{"date-parts":[["2022",5,1]]}}}],"schema":"https://github.com/citation-style-language/schema/raw/master/csl-citation.json"} </w:instrText>
      </w:r>
      <w:r w:rsidR="00EF47D8" w:rsidRPr="002C4073">
        <w:rPr>
          <w:strike/>
        </w:rPr>
        <w:fldChar w:fldCharType="separate"/>
      </w:r>
      <w:r w:rsidR="00EF47D8" w:rsidRPr="002C4073">
        <w:rPr>
          <w:strike/>
        </w:rPr>
        <w:t>(</w:t>
      </w:r>
      <w:r w:rsidR="00EF47D8" w:rsidRPr="00045A41">
        <w:rPr>
          <w:rStyle w:val="zoteroCitation"/>
        </w:rPr>
        <w:t>Chen et al., 2022</w:t>
      </w:r>
      <w:r w:rsidR="00EF47D8" w:rsidRPr="002C4073">
        <w:rPr>
          <w:strike/>
        </w:rPr>
        <w:t>)</w:t>
      </w:r>
      <w:r w:rsidR="00EF47D8" w:rsidRPr="002C4073">
        <w:rPr>
          <w:strike/>
        </w:rPr>
        <w:fldChar w:fldCharType="end"/>
      </w:r>
      <w:r w:rsidR="00EF47D8" w:rsidRPr="002C4073">
        <w:rPr>
          <w:strike/>
        </w:rPr>
        <w:t>.</w:t>
      </w:r>
      <w:bookmarkEnd w:id="47"/>
      <w:bookmarkEnd w:id="49"/>
      <w:commentRangeEnd w:id="50"/>
      <w:r w:rsidRPr="002C4073">
        <w:rPr>
          <w:rStyle w:val="a9"/>
          <w:strike/>
        </w:rPr>
        <w:commentReference w:id="50"/>
      </w:r>
      <w:commentRangeEnd w:id="51"/>
      <w:r w:rsidR="00D118C4">
        <w:rPr>
          <w:rStyle w:val="a9"/>
        </w:rPr>
        <w:commentReference w:id="51"/>
      </w:r>
    </w:p>
    <w:p w14:paraId="69115029" w14:textId="11B91FF8" w:rsidR="00770F03" w:rsidRDefault="00FC1EED" w:rsidP="00FC1EED">
      <w:pPr>
        <w:ind w:firstLineChars="0" w:firstLine="0"/>
        <w:rPr>
          <w:szCs w:val="24"/>
        </w:rPr>
      </w:pPr>
      <w:bookmarkStart w:id="52" w:name="OLE_LINK6"/>
      <w:r w:rsidRPr="00AC66A1">
        <w:rPr>
          <w:szCs w:val="24"/>
        </w:rPr>
        <w:t>[</w:t>
      </w:r>
      <w:r>
        <w:rPr>
          <w:rFonts w:ascii="宋体" w:hAnsi="宋体" w:cs="宋体" w:hint="eastAsia"/>
          <w:szCs w:val="24"/>
        </w:rPr>
        <w:t>本研究准备怎么做</w:t>
      </w:r>
      <w:r w:rsidRPr="00AC66A1">
        <w:rPr>
          <w:szCs w:val="24"/>
        </w:rPr>
        <w:t>]</w:t>
      </w:r>
      <w:bookmarkEnd w:id="52"/>
    </w:p>
    <w:p w14:paraId="2092A97F" w14:textId="183524D9" w:rsidR="00FC1EED" w:rsidRDefault="00046779" w:rsidP="005B2E57">
      <w:pPr>
        <w:ind w:firstLine="480"/>
        <w:rPr>
          <w:szCs w:val="24"/>
        </w:rPr>
      </w:pPr>
      <w:r>
        <w:rPr>
          <w:rFonts w:hint="eastAsia"/>
        </w:rPr>
        <w:t>To</w:t>
      </w:r>
      <w:r>
        <w:t xml:space="preserve"> fill the gap, we will</w:t>
      </w:r>
      <w:r w:rsidR="005B2E57">
        <w:t xml:space="preserve"> scrutinize the</w:t>
      </w:r>
      <w:r>
        <w:t xml:space="preserve"> Chinese</w:t>
      </w:r>
      <w:r w:rsidR="005B2E57">
        <w:t xml:space="preserve"> depression scales with the objectives of (1) assessing the overlap among these scales, (2) examining the extent to which DSM-5 symptoms are measured across scales, and </w:t>
      </w:r>
      <w:commentRangeStart w:id="53"/>
      <w:commentRangeStart w:id="54"/>
      <w:r w:rsidR="005B2E57">
        <w:t>(3) offering a precise description of the content appraised by different depression scales</w:t>
      </w:r>
      <w:commentRangeEnd w:id="53"/>
      <w:r w:rsidR="00AE4406">
        <w:rPr>
          <w:rStyle w:val="a9"/>
        </w:rPr>
        <w:commentReference w:id="53"/>
      </w:r>
      <w:commentRangeEnd w:id="54"/>
      <w:r w:rsidR="00D118C4">
        <w:rPr>
          <w:rStyle w:val="a9"/>
        </w:rPr>
        <w:commentReference w:id="54"/>
      </w:r>
      <w:r w:rsidR="005B2E57">
        <w:t>.</w:t>
      </w:r>
    </w:p>
    <w:p w14:paraId="1BF45D3C" w14:textId="77777777" w:rsidR="00FC1EED" w:rsidRPr="00AC66A1" w:rsidRDefault="00FC1EED" w:rsidP="00FC1EED">
      <w:pPr>
        <w:ind w:firstLineChars="0" w:firstLine="0"/>
        <w:rPr>
          <w:szCs w:val="24"/>
        </w:rPr>
      </w:pPr>
    </w:p>
    <w:p w14:paraId="138D2DB8" w14:textId="77777777" w:rsidR="00134F1A" w:rsidRDefault="00134F1A">
      <w:pPr>
        <w:ind w:firstLine="480"/>
      </w:pPr>
    </w:p>
    <w:p w14:paraId="7AB22AA8" w14:textId="77777777" w:rsidR="0077489C" w:rsidRDefault="0077489C">
      <w:pPr>
        <w:ind w:firstLine="480"/>
      </w:pPr>
    </w:p>
    <w:p w14:paraId="54B2C322" w14:textId="77777777" w:rsidR="0077489C" w:rsidRDefault="0077489C">
      <w:pPr>
        <w:ind w:firstLine="480"/>
      </w:pPr>
    </w:p>
    <w:p w14:paraId="1338BE92" w14:textId="77777777" w:rsidR="0077489C" w:rsidRDefault="0077489C">
      <w:pPr>
        <w:ind w:firstLine="480"/>
      </w:pPr>
    </w:p>
    <w:p w14:paraId="5530FA7F" w14:textId="77777777" w:rsidR="0077489C" w:rsidRDefault="0077489C">
      <w:pPr>
        <w:ind w:firstLine="480"/>
      </w:pPr>
    </w:p>
    <w:p w14:paraId="452A6FDD" w14:textId="77777777" w:rsidR="0077489C" w:rsidRDefault="0077489C">
      <w:pPr>
        <w:ind w:firstLine="480"/>
      </w:pPr>
    </w:p>
    <w:p w14:paraId="4093DF67" w14:textId="77777777" w:rsidR="0077489C" w:rsidRDefault="0077489C">
      <w:pPr>
        <w:ind w:firstLine="480"/>
      </w:pPr>
    </w:p>
    <w:p w14:paraId="65722E5B" w14:textId="77777777" w:rsidR="0077489C" w:rsidRDefault="0077489C">
      <w:pPr>
        <w:ind w:firstLine="480"/>
      </w:pPr>
    </w:p>
    <w:p w14:paraId="2BA0BBE0" w14:textId="77777777" w:rsidR="0077489C" w:rsidRDefault="0077489C">
      <w:pPr>
        <w:ind w:firstLine="480"/>
      </w:pPr>
    </w:p>
    <w:p w14:paraId="4F2700E0" w14:textId="77777777" w:rsidR="0077489C" w:rsidRDefault="0077489C">
      <w:pPr>
        <w:ind w:firstLine="480"/>
      </w:pPr>
    </w:p>
    <w:p w14:paraId="516CD7E4" w14:textId="77777777" w:rsidR="0077489C" w:rsidRDefault="0077489C">
      <w:pPr>
        <w:ind w:firstLine="480"/>
      </w:pPr>
    </w:p>
    <w:p w14:paraId="287B6F5D" w14:textId="77777777" w:rsidR="0077489C" w:rsidRDefault="0077489C">
      <w:pPr>
        <w:ind w:firstLine="480"/>
      </w:pP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t xml:space="preserve">2. </w:t>
      </w:r>
      <w:r w:rsidRPr="00AC66A1">
        <w:rPr>
          <w:rFonts w:hint="eastAsia"/>
        </w:rPr>
        <w:t>Method</w:t>
      </w:r>
      <w:r w:rsidRPr="00AC66A1">
        <w:t>s</w:t>
      </w:r>
    </w:p>
    <w:p w14:paraId="40853BB4" w14:textId="06285298" w:rsidR="0077489C" w:rsidRDefault="0077489C" w:rsidP="004D751B">
      <w:pPr>
        <w:ind w:firstLine="480"/>
      </w:pPr>
      <w:bookmarkStart w:id="55" w:name="OLE_LINK8"/>
      <w:bookmarkStart w:id="56"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57"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4D751B" w:rsidRPr="004D751B">
        <w:t>Fried (</w:t>
      </w:r>
      <w:r w:rsidR="004D751B" w:rsidRPr="00045A41">
        <w:rPr>
          <w:rStyle w:val="innerzoteroCitation"/>
        </w:rPr>
        <w:t>2017)</w:t>
      </w:r>
      <w:r w:rsidR="004D751B">
        <w:fldChar w:fldCharType="end"/>
      </w:r>
      <w:bookmarkEnd w:id="57"/>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3ED5FDA3"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4D751B" w:rsidRPr="008D3D75">
        <w:rPr>
          <w:rFonts w:hint="eastAsia"/>
        </w:rPr>
        <w:t>汪向东等</w:t>
      </w:r>
      <w:r w:rsidR="004D751B" w:rsidRPr="008D3D75">
        <w:rPr>
          <w:rFonts w:hint="eastAsia"/>
        </w:rPr>
        <w:t>(</w:t>
      </w:r>
      <w:r w:rsidR="004D751B" w:rsidRPr="00045A41">
        <w:rPr>
          <w:rStyle w:val="innerzoteroCitation"/>
          <w:rFonts w:hint="eastAsia"/>
        </w:rPr>
        <w:t>1999</w:t>
      </w:r>
      <w:r w:rsidR="004D751B" w:rsidRPr="008D3D75">
        <w:rPr>
          <w:rFonts w:hint="eastAsia"/>
        </w:rPr>
        <w:t>)</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045A41">
        <w:rPr>
          <w:rStyle w:val="innerzoteroCitation"/>
          <w:rFonts w:hint="eastAsia"/>
        </w:rPr>
        <w:t>2010</w:t>
      </w:r>
      <w:r w:rsidR="008D3D75" w:rsidRPr="008D3D75">
        <w:rPr>
          <w:rFonts w:hint="eastAsia"/>
        </w:rPr>
        <w:t>)</w:t>
      </w:r>
      <w:r w:rsidR="008D3D75" w:rsidRPr="008D3D75">
        <w:fldChar w:fldCharType="end"/>
      </w:r>
      <w:r w:rsidRPr="008D3D75">
        <w:t xml:space="preserve">improved the translation of the 20th item, </w:t>
      </w:r>
      <w:r w:rsidRPr="008D3D75">
        <w:lastRenderedPageBreak/>
        <w:t xml:space="preserve">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045A41">
        <w:rPr>
          <w:rStyle w:val="innerzoteroCitation"/>
          <w:rFonts w:hint="eastAsia"/>
        </w:rPr>
        <w:t>2010</w:t>
      </w:r>
      <w:r w:rsidR="008D3D75" w:rsidRPr="008D3D75">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07CA1C89"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045A41">
        <w:rPr>
          <w:rStyle w:val="innerzoteroCitation"/>
        </w:rPr>
        <w:t>2017</w:t>
      </w:r>
      <w:r w:rsidR="008D3D75" w:rsidRPr="004D751B">
        <w:t>)</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045A41">
        <w:rPr>
          <w:rStyle w:val="innerzoteroCitation"/>
        </w:rPr>
        <w:t>2017</w:t>
      </w:r>
      <w:r w:rsidR="008D3D75" w:rsidRPr="004D751B">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w:t>
      </w:r>
      <w:r w:rsidRPr="00F545D7">
        <w:lastRenderedPageBreak/>
        <w:t xml:space="preserve">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13460632" w:rsidR="0077489C" w:rsidRDefault="0077489C" w:rsidP="0077489C">
      <w:pPr>
        <w:ind w:firstLine="480"/>
      </w:pPr>
      <w:r w:rsidRPr="00D05412">
        <w:t xml:space="preserve"> </w:t>
      </w:r>
      <w:commentRangeStart w:id="58"/>
      <w:commentRangeStart w:id="59"/>
      <w:commentRangeStart w:id="60"/>
      <w:commentRangeEnd w:id="58"/>
      <w:r>
        <w:rPr>
          <w:rStyle w:val="a9"/>
        </w:rPr>
        <w:commentReference w:id="58"/>
      </w:r>
      <w:commentRangeEnd w:id="59"/>
      <w:r>
        <w:rPr>
          <w:rStyle w:val="a9"/>
        </w:rPr>
        <w:commentReference w:id="59"/>
      </w:r>
      <w:commentRangeEnd w:id="60"/>
      <w:r>
        <w:rPr>
          <w:rStyle w:val="a9"/>
        </w:rPr>
        <w:commentReference w:id="60"/>
      </w:r>
      <w:r w:rsidR="00B57518">
        <w:rPr>
          <w:noProof/>
        </w:rPr>
        <w:drawing>
          <wp:inline distT="0" distB="0" distL="0" distR="0" wp14:anchorId="7AEEE92C" wp14:editId="3F2C0DDA">
            <wp:extent cx="5763025" cy="4322269"/>
            <wp:effectExtent l="0" t="0" r="0" b="2540"/>
            <wp:docPr id="2404386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5743" cy="4324307"/>
                    </a:xfrm>
                    <a:prstGeom prst="rect">
                      <a:avLst/>
                    </a:prstGeom>
                    <a:noFill/>
                    <a:ln>
                      <a:noFill/>
                    </a:ln>
                  </pic:spPr>
                </pic:pic>
              </a:graphicData>
            </a:graphic>
          </wp:inline>
        </w:drawing>
      </w:r>
    </w:p>
    <w:p w14:paraId="6414694C" w14:textId="77777777" w:rsidR="0077489C" w:rsidRDefault="0077489C" w:rsidP="0077489C">
      <w:pPr>
        <w:ind w:firstLine="480"/>
        <w:jc w:val="center"/>
      </w:pP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w:t>
      </w:r>
      <w:r w:rsidRPr="00CE4E99">
        <w:rPr>
          <w:sz w:val="21"/>
          <w:szCs w:val="21"/>
        </w:rPr>
        <w:lastRenderedPageBreak/>
        <w:t>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55"/>
    <w:p w14:paraId="62094E42" w14:textId="77777777" w:rsidR="0077489C" w:rsidRDefault="0077489C" w:rsidP="0077489C">
      <w:pPr>
        <w:pStyle w:val="2"/>
      </w:pPr>
      <w:r>
        <w:lastRenderedPageBreak/>
        <w:t xml:space="preserve">2.4 </w:t>
      </w:r>
      <w:r>
        <w:rPr>
          <w:shd w:val="clear" w:color="auto" w:fill="FFFFFF"/>
        </w:rPr>
        <w:t>Data analyses</w:t>
      </w:r>
    </w:p>
    <w:p w14:paraId="1A0C328A" w14:textId="77777777"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61" w:name="OLE_LINK14"/>
      <w:r w:rsidRPr="00F545D7">
        <w:rPr>
          <w:highlight w:val="yellow"/>
        </w:rPr>
        <w:t xml:space="preserve">We </w:t>
      </w:r>
      <w:r>
        <w:rPr>
          <w:highlight w:val="yellow"/>
        </w:rPr>
        <w:t xml:space="preserve">also </w:t>
      </w:r>
      <w:proofErr w:type="spellStart"/>
      <w:r>
        <w:rPr>
          <w:highlight w:val="yellow"/>
        </w:rPr>
        <w:t>highlightd</w:t>
      </w:r>
      <w:proofErr w:type="spellEnd"/>
      <w:r>
        <w:rPr>
          <w:highlight w:val="yellow"/>
        </w:rPr>
        <w:t xml:space="preserve"> </w:t>
      </w:r>
      <w:r w:rsidRPr="00F545D7">
        <w:rPr>
          <w:highlight w:val="yellow"/>
        </w:rPr>
        <w:t>symptoms</w:t>
      </w:r>
      <w:r>
        <w:rPr>
          <w:highlight w:val="yellow"/>
        </w:rPr>
        <w:t xml:space="preserve"> that are used in DSM-5 for </w:t>
      </w:r>
      <w:proofErr w:type="spellStart"/>
      <w:r>
        <w:rPr>
          <w:highlight w:val="yellow"/>
        </w:rPr>
        <w:t>diagonosis</w:t>
      </w:r>
      <w:proofErr w:type="spellEnd"/>
      <w:r>
        <w:rPr>
          <w:highlight w:val="yellow"/>
        </w:rPr>
        <w:t xml:space="preserve"> of depression. More specifically, there are 28 symptoms are DSM-5 symptom, derived from the nine symptoms in DSM-5 and all their specific symptoms, see </w:t>
      </w:r>
      <w:r w:rsidRPr="00F545D7">
        <w:rPr>
          <w:color w:val="000000"/>
          <w:kern w:val="0"/>
          <w:highlight w:val="yellow"/>
        </w:rPr>
        <w:t>Fried</w:t>
      </w:r>
      <w:r w:rsidRPr="00F545D7">
        <w:rPr>
          <w:highlight w:val="yellow"/>
        </w:rPr>
        <w:t xml:space="preserve"> </w:t>
      </w:r>
      <w:r w:rsidRPr="00F545D7">
        <w:rPr>
          <w:color w:val="000000"/>
          <w:kern w:val="0"/>
          <w:highlight w:val="yellow"/>
        </w:rPr>
        <w:t>&amp; Nesse</w:t>
      </w:r>
      <w:r>
        <w:rPr>
          <w:color w:val="000000"/>
          <w:kern w:val="0"/>
          <w:highlight w:val="yellow"/>
        </w:rPr>
        <w:t xml:space="preserve">, </w:t>
      </w:r>
      <w:r w:rsidRPr="00F545D7">
        <w:rPr>
          <w:highlight w:val="yellow"/>
        </w:rPr>
        <w:fldChar w:fldCharType="begin"/>
      </w:r>
      <w:r w:rsidRPr="00F545D7">
        <w:rPr>
          <w:highlight w:val="yellow"/>
        </w:rPr>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F545D7">
        <w:rPr>
          <w:highlight w:val="yellow"/>
        </w:rPr>
        <w:fldChar w:fldCharType="separate"/>
      </w:r>
      <w:r w:rsidRPr="00F545D7">
        <w:rPr>
          <w:highlight w:val="yellow"/>
        </w:rPr>
        <w:t>(</w:t>
      </w:r>
      <w:r w:rsidRPr="00045A41">
        <w:rPr>
          <w:rStyle w:val="zoteroCitation"/>
          <w:highlight w:val="yellow"/>
        </w:rPr>
        <w:t>2015</w:t>
      </w:r>
      <w:r w:rsidRPr="00F545D7">
        <w:rPr>
          <w:highlight w:val="yellow"/>
        </w:rPr>
        <w:t>)</w:t>
      </w:r>
      <w:r w:rsidRPr="00F545D7">
        <w:rPr>
          <w:highlight w:val="yellow"/>
        </w:rPr>
        <w:fldChar w:fldCharType="end"/>
      </w:r>
      <w:r>
        <w:rPr>
          <w:highlight w:val="yellow"/>
        </w:rPr>
        <w:t xml:space="preserve"> for details</w:t>
      </w:r>
      <w:r w:rsidRPr="00F545D7">
        <w:rPr>
          <w:highlight w:val="yellow"/>
        </w:rPr>
        <w:t>.</w:t>
      </w:r>
      <w:r>
        <w:rPr>
          <w:rFonts w:hint="eastAsia"/>
        </w:rPr>
        <w:t xml:space="preserve"> </w:t>
      </w:r>
      <w:bookmarkEnd w:id="61"/>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AC66A1">
        <w:rPr>
          <w:color w:val="000000"/>
          <w:kern w:val="0"/>
        </w:rPr>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D93CDE">
        <w:rPr>
          <w:vertAlign w:val="subscript"/>
        </w:rPr>
        <w:t>1</w:t>
      </w:r>
      <w:r w:rsidRPr="00AC66A1">
        <w:t xml:space="preserve"> + u</w:t>
      </w:r>
      <w:r w:rsidRPr="00D93CDE">
        <w:rPr>
          <w:vertAlign w:val="subscript"/>
        </w:rPr>
        <w:t>2</w:t>
      </w:r>
      <w:r w:rsidRPr="00AC66A1">
        <w:t xml:space="preserve"> + s), where "s" represents the number of items shared by two </w:t>
      </w:r>
      <w:r>
        <w:rPr>
          <w:rFonts w:hint="eastAsia"/>
        </w:rPr>
        <w:t>scale</w:t>
      </w:r>
      <w:r w:rsidRPr="00AC66A1">
        <w:t>s, and "u</w:t>
      </w:r>
      <w:r w:rsidRPr="00D93CDE">
        <w:rPr>
          <w:vertAlign w:val="subscript"/>
        </w:rPr>
        <w:t>1</w:t>
      </w:r>
      <w:r w:rsidRPr="00AC66A1">
        <w:t>" and "u</w:t>
      </w:r>
      <w:r w:rsidRPr="00D93CDE">
        <w:rPr>
          <w:vertAlign w:val="subscript"/>
        </w:rPr>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AC66A1">
        <w:rPr>
          <w:color w:val="000000"/>
          <w:kern w:val="0"/>
        </w:rPr>
        <w:t>Fried (2017)</w:t>
      </w:r>
      <w:r w:rsidRPr="00AC66A1">
        <w:fldChar w:fldCharType="end"/>
      </w:r>
      <w:r w:rsidRPr="00AC66A1">
        <w:t xml:space="preserve"> guidelines: very weak 0.00–0.19, weak 0.20–0.39, moderate 0.40–0.59, strong 0.60–0.79, and very strong 0.80–1.0.</w:t>
      </w:r>
      <w:bookmarkEnd w:id="56"/>
      <w:r>
        <w:rPr>
          <w:rFonts w:hint="eastAsia"/>
        </w:rPr>
        <w:t xml:space="preserve"> </w:t>
      </w:r>
      <w:r w:rsidRPr="00D24ED7">
        <w:rPr>
          <w:highlight w:val="yellow"/>
        </w:rPr>
        <w:t xml:space="preserve">We </w:t>
      </w:r>
      <w:r>
        <w:rPr>
          <w:rFonts w:hint="eastAsia"/>
          <w:highlight w:val="yellow"/>
        </w:rPr>
        <w:t>explored</w:t>
      </w:r>
      <w:r>
        <w:rPr>
          <w:highlight w:val="yellow"/>
        </w:rPr>
        <w:t xml:space="preserve"> </w:t>
      </w:r>
      <w:r w:rsidRPr="00D24ED7">
        <w:rPr>
          <w:highlight w:val="yellow"/>
        </w:rPr>
        <w:t xml:space="preserve">the </w:t>
      </w:r>
      <w:r>
        <w:rPr>
          <w:rFonts w:hint="eastAsia"/>
          <w:highlight w:val="yellow"/>
        </w:rPr>
        <w:t>re</w:t>
      </w:r>
      <w:r>
        <w:rPr>
          <w:highlight w:val="yellow"/>
        </w:rPr>
        <w:t xml:space="preserve">lationship between </w:t>
      </w:r>
      <w:r w:rsidRPr="00D24ED7">
        <w:rPr>
          <w:highlight w:val="yellow"/>
        </w:rPr>
        <w:t xml:space="preserve">the </w:t>
      </w:r>
      <w:r w:rsidRPr="00D24ED7">
        <w:rPr>
          <w:highlight w:val="yellow"/>
          <w:shd w:val="clear" w:color="auto" w:fill="FFFFFF"/>
        </w:rPr>
        <w:t xml:space="preserve">mean Jaccard coefficient </w:t>
      </w:r>
      <w:r>
        <w:rPr>
          <w:highlight w:val="yellow"/>
        </w:rPr>
        <w:t>and the</w:t>
      </w:r>
      <w:r w:rsidRPr="00D24ED7">
        <w:rPr>
          <w:highlight w:val="yellow"/>
        </w:rPr>
        <w:t xml:space="preserve"> scale length </w:t>
      </w:r>
      <w:r>
        <w:rPr>
          <w:highlight w:val="yellow"/>
        </w:rPr>
        <w:t xml:space="preserve">across 27 scales by employing </w:t>
      </w:r>
      <w:r w:rsidR="00B57518">
        <w:rPr>
          <w:rFonts w:hint="eastAsia"/>
        </w:rPr>
        <w:t>Spearman</w:t>
      </w:r>
      <w:r w:rsidR="00B57518">
        <w:t xml:space="preserve"> </w:t>
      </w:r>
      <w:commentRangeStart w:id="62"/>
      <w:commentRangeStart w:id="63"/>
      <w:r w:rsidRPr="00F50C2E">
        <w:rPr>
          <w:highlight w:val="yellow"/>
        </w:rPr>
        <w:t>correlation</w:t>
      </w:r>
      <w:commentRangeEnd w:id="62"/>
      <w:r>
        <w:rPr>
          <w:rStyle w:val="a9"/>
        </w:rPr>
        <w:commentReference w:id="62"/>
      </w:r>
      <w:commentRangeEnd w:id="63"/>
      <w:r w:rsidR="00C572F2">
        <w:rPr>
          <w:rStyle w:val="a9"/>
        </w:rPr>
        <w:commentReference w:id="63"/>
      </w:r>
      <w:r w:rsidRPr="00D24ED7">
        <w:rPr>
          <w:highlight w:val="yellow"/>
          <w:shd w:val="clear" w:color="auto" w:fill="FFFFFF"/>
        </w:rPr>
        <w:t>.</w:t>
      </w:r>
      <w:r>
        <w:rPr>
          <w:shd w:val="clear" w:color="auto" w:fill="FFFFFF"/>
        </w:rPr>
        <w:t xml:space="preserve"> </w:t>
      </w:r>
    </w:p>
    <w:p w14:paraId="2EA60025" w14:textId="77777777" w:rsidR="0077489C" w:rsidRPr="003049CA" w:rsidRDefault="0077489C" w:rsidP="0077489C">
      <w:pPr>
        <w:ind w:firstLine="480"/>
      </w:pPr>
      <w:r>
        <w:rPr>
          <w:noProof/>
        </w:rPr>
        <w:lastRenderedPageBreak/>
        <w:drawing>
          <wp:inline distT="0" distB="0" distL="0" distR="0" wp14:anchorId="39C6D6A0" wp14:editId="1C249C02">
            <wp:extent cx="6334238" cy="4687099"/>
            <wp:effectExtent l="0" t="0" r="0" b="0"/>
            <wp:docPr id="1866320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40548" cy="4691768"/>
                    </a:xfrm>
                    <a:prstGeom prst="rect">
                      <a:avLst/>
                    </a:prstGeom>
                    <a:noFill/>
                    <a:ln>
                      <a:noFill/>
                    </a:ln>
                  </pic:spPr>
                </pic:pic>
              </a:graphicData>
            </a:graphic>
          </wp:inline>
        </w:drawing>
      </w: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64"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65" w:name="OLE_LINK15"/>
      <w:r>
        <w:t xml:space="preserve">(See </w:t>
      </w:r>
      <w:bookmarkStart w:id="66" w:name="OLE_LINK4"/>
      <w:bookmarkEnd w:id="64"/>
      <w:r w:rsidRPr="00A11C85">
        <w:rPr>
          <w:shd w:val="clear" w:color="auto" w:fill="FFFFFF"/>
        </w:rPr>
        <w:t>supplementary materials</w:t>
      </w:r>
      <w:bookmarkEnd w:id="66"/>
      <w:r>
        <w:t xml:space="preserve"> for number of items and symptoms of each included scale)</w:t>
      </w:r>
      <w:r w:rsidRPr="00FD4466">
        <w:t>.</w:t>
      </w:r>
      <w:bookmarkEnd w:id="65"/>
    </w:p>
    <w:p w14:paraId="363A800B" w14:textId="77777777" w:rsidR="0077489C" w:rsidRPr="00CE4E99" w:rsidRDefault="0077489C" w:rsidP="0077489C">
      <w:pPr>
        <w:ind w:firstLine="480"/>
      </w:pPr>
      <w:bookmarkStart w:id="67"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67"/>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68"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69"/>
      <w:commentRangeStart w:id="70"/>
      <w:commentRangeStart w:id="71"/>
      <w:commentRangeStart w:id="72"/>
      <w:commentRangeStart w:id="73"/>
      <w:commentRangeStart w:id="74"/>
      <w:r w:rsidRPr="00FD6780">
        <w:rPr>
          <w:shd w:val="clear" w:color="auto" w:fill="FFFFFF"/>
        </w:rPr>
        <w:t xml:space="preserve">71.42% </w:t>
      </w:r>
      <w:commentRangeEnd w:id="69"/>
      <w:r>
        <w:rPr>
          <w:rStyle w:val="a9"/>
        </w:rPr>
        <w:commentReference w:id="69"/>
      </w:r>
      <w:commentRangeEnd w:id="70"/>
      <w:r>
        <w:rPr>
          <w:rStyle w:val="a9"/>
        </w:rPr>
        <w:commentReference w:id="70"/>
      </w:r>
      <w:commentRangeEnd w:id="71"/>
      <w:r>
        <w:rPr>
          <w:rStyle w:val="a9"/>
        </w:rPr>
        <w:commentReference w:id="71"/>
      </w:r>
      <w:commentRangeEnd w:id="72"/>
      <w:r>
        <w:rPr>
          <w:rStyle w:val="a9"/>
        </w:rPr>
        <w:commentReference w:id="72"/>
      </w:r>
      <w:commentRangeEnd w:id="73"/>
      <w:r>
        <w:rPr>
          <w:rStyle w:val="a9"/>
        </w:rPr>
        <w:commentReference w:id="73"/>
      </w:r>
      <w:commentRangeEnd w:id="74"/>
      <w:r w:rsidR="00C572F2">
        <w:rPr>
          <w:rStyle w:val="a9"/>
        </w:rPr>
        <w:commentReference w:id="74"/>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68"/>
    <w:p w14:paraId="7D4F02D4" w14:textId="7E4C7EE2" w:rsidR="0077489C" w:rsidRDefault="00C572F2" w:rsidP="0077489C">
      <w:pPr>
        <w:ind w:firstLine="480"/>
      </w:pPr>
      <w:r>
        <w:rPr>
          <w:noProof/>
        </w:rPr>
        <w:drawing>
          <wp:inline distT="0" distB="0" distL="0" distR="0" wp14:anchorId="61BCDB87" wp14:editId="5EF9AE11">
            <wp:extent cx="5276850" cy="5339715"/>
            <wp:effectExtent l="0" t="0" r="0" b="0"/>
            <wp:docPr id="1654189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6850" cy="5339715"/>
                    </a:xfrm>
                    <a:prstGeom prst="rect">
                      <a:avLst/>
                    </a:prstGeom>
                    <a:noFill/>
                    <a:ln>
                      <a:noFill/>
                    </a:ln>
                  </pic:spPr>
                </pic:pic>
              </a:graphicData>
            </a:graphic>
          </wp:inline>
        </w:drawing>
      </w: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1230C0F4" w14:textId="77777777" w:rsidR="0077489C" w:rsidRDefault="0077489C" w:rsidP="0077489C">
      <w:pPr>
        <w:ind w:firstLine="480"/>
      </w:pPr>
    </w:p>
    <w:p w14:paraId="298FDD85" w14:textId="77777777" w:rsidR="00B57518" w:rsidRDefault="00B57518" w:rsidP="00B57518">
      <w:pPr>
        <w:ind w:firstLineChars="0" w:firstLine="0"/>
        <w:rPr>
          <w:i/>
          <w:iCs/>
        </w:rPr>
      </w:pP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 xml:space="preserve">If a scale measures a symptom, then there is a dot or a circle on that </w:t>
      </w:r>
      <w:r w:rsidRPr="00CE4E99">
        <w:rPr>
          <w:sz w:val="21"/>
          <w:szCs w:val="21"/>
        </w:rPr>
        <w:lastRenderedPageBreak/>
        <w:t>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The most 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75"/>
      <w:commentRangeStart w:id="76"/>
      <w:commentRangeStart w:id="77"/>
      <w:commentRangeStart w:id="78"/>
      <w:r w:rsidRPr="0040767F">
        <w:rPr>
          <w:i/>
          <w:iCs/>
        </w:rPr>
        <w:t xml:space="preserve">markedly diminished interest or </w:t>
      </w:r>
      <w:commentRangeEnd w:id="75"/>
      <w:r w:rsidRPr="0040767F">
        <w:rPr>
          <w:i/>
          <w:iCs/>
        </w:rPr>
        <w:t>pleasure</w:t>
      </w:r>
      <w:r w:rsidRPr="0040767F">
        <w:rPr>
          <w:rStyle w:val="a9"/>
          <w:i/>
          <w:iCs/>
        </w:rPr>
        <w:commentReference w:id="75"/>
      </w:r>
      <w:commentRangeEnd w:id="76"/>
      <w:r w:rsidRPr="0040767F">
        <w:rPr>
          <w:rStyle w:val="a9"/>
          <w:i/>
          <w:iCs/>
        </w:rPr>
        <w:commentReference w:id="76"/>
      </w:r>
      <w:commentRangeEnd w:id="77"/>
      <w:r w:rsidRPr="0040767F">
        <w:rPr>
          <w:rStyle w:val="a9"/>
          <w:i/>
          <w:iCs/>
        </w:rPr>
        <w:commentReference w:id="77"/>
      </w:r>
      <w:commentRangeEnd w:id="78"/>
      <w:r w:rsidRPr="0040767F">
        <w:rPr>
          <w:rStyle w:val="a9"/>
          <w:i/>
          <w:iCs/>
        </w:rPr>
        <w:commentReference w:id="78"/>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79"/>
      <w:commentRangeStart w:id="80"/>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79"/>
      <w:r w:rsidRPr="002E7C36">
        <w:rPr>
          <w:rStyle w:val="a9"/>
        </w:rPr>
        <w:commentReference w:id="79"/>
      </w:r>
      <w:commentRangeEnd w:id="80"/>
      <w:r w:rsidRPr="002E7C36">
        <w:rPr>
          <w:rStyle w:val="a9"/>
        </w:rPr>
        <w:commentReference w:id="80"/>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xml:space="preserve">, indicating a very </w:t>
      </w:r>
      <w:r w:rsidRPr="00FD6780">
        <w:rPr>
          <w:shd w:val="clear" w:color="auto" w:fill="FFFFFF"/>
        </w:rPr>
        <w:lastRenderedPageBreak/>
        <w:t>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81" w:name="OLE_LINK1"/>
      <w:commentRangeStart w:id="82"/>
      <w:commentRangeStart w:id="83"/>
      <w:r>
        <w:rPr>
          <w:shd w:val="clear" w:color="auto" w:fill="FFFFFF"/>
        </w:rPr>
        <w:t>correlation</w:t>
      </w:r>
      <w:bookmarkEnd w:id="81"/>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82"/>
      <w:r>
        <w:rPr>
          <w:rStyle w:val="a9"/>
        </w:rPr>
        <w:commentReference w:id="82"/>
      </w:r>
      <w:commentRangeEnd w:id="83"/>
      <w:r>
        <w:rPr>
          <w:rStyle w:val="a9"/>
        </w:rPr>
        <w:commentReference w:id="83"/>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5402D156"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r>
        <w:rPr>
          <w:noProof/>
          <w:shd w:val="clear" w:color="auto" w:fill="FFFFFF"/>
        </w:rPr>
        <w:drawing>
          <wp:inline distT="0" distB="0" distL="0" distR="0" wp14:anchorId="1A2D3111" wp14:editId="0B25B566">
            <wp:extent cx="5275580" cy="3951605"/>
            <wp:effectExtent l="0" t="0" r="1270" b="0"/>
            <wp:docPr id="18807694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5580" cy="3951605"/>
                    </a:xfrm>
                    <a:prstGeom prst="rect">
                      <a:avLst/>
                    </a:prstGeom>
                    <a:noFill/>
                    <a:ln>
                      <a:noFill/>
                    </a:ln>
                  </pic:spPr>
                </pic:pic>
              </a:graphicData>
            </a:graphic>
          </wp:inline>
        </w:drawing>
      </w:r>
    </w:p>
    <w:p w14:paraId="2756A0F3" w14:textId="77777777" w:rsidR="0077489C" w:rsidRDefault="0077489C" w:rsidP="0077489C">
      <w:pPr>
        <w:ind w:firstLine="480"/>
        <w:rPr>
          <w:shd w:val="clear" w:color="auto" w:fill="FFFFFF"/>
        </w:rPr>
      </w:pPr>
      <w:r>
        <w:rPr>
          <w:noProof/>
        </w:rPr>
        <w:lastRenderedPageBreak/>
        <w:drawing>
          <wp:inline distT="0" distB="0" distL="0" distR="0" wp14:anchorId="18D18023" wp14:editId="3137B5F6">
            <wp:extent cx="5269865" cy="4055745"/>
            <wp:effectExtent l="0" t="0" r="6985" b="1905"/>
            <wp:docPr id="1249098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9865" cy="4055745"/>
                    </a:xfrm>
                    <a:prstGeom prst="rect">
                      <a:avLst/>
                    </a:prstGeom>
                    <a:noFill/>
                    <a:ln>
                      <a:noFill/>
                    </a:ln>
                  </pic:spPr>
                </pic:pic>
              </a:graphicData>
            </a:graphic>
          </wp:inline>
        </w:drawing>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Pr="00FD6780"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30CEC360" w14:textId="77777777" w:rsidR="004D751B" w:rsidRDefault="004D751B">
      <w:pPr>
        <w:ind w:firstLine="480"/>
      </w:pPr>
    </w:p>
    <w:p w14:paraId="7088D016" w14:textId="77777777" w:rsidR="004D751B" w:rsidRDefault="004D751B">
      <w:pPr>
        <w:ind w:firstLine="480"/>
      </w:pPr>
    </w:p>
    <w:p w14:paraId="4F0D4244" w14:textId="77777777" w:rsidR="004D751B" w:rsidRDefault="004D751B">
      <w:pPr>
        <w:ind w:firstLine="48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3FACE4A0" w14:textId="77777777" w:rsidR="00A86DCA" w:rsidRPr="00A86DCA" w:rsidRDefault="004D751B" w:rsidP="00A86DCA">
      <w:pPr>
        <w:pStyle w:val="ab"/>
        <w:ind w:firstLine="480"/>
      </w:pPr>
      <w:r>
        <w:fldChar w:fldCharType="begin"/>
      </w:r>
      <w:r w:rsidR="003038B4">
        <w:instrText xml:space="preserve"> ADDIN ZOTERO_BIBL {"uncited":[],"omitted":[],"custom":[]} CSL_BIBLIOGRAPHY </w:instrText>
      </w:r>
      <w:r>
        <w:fldChar w:fldCharType="separate"/>
      </w:r>
      <w:r w:rsidR="00A86DCA" w:rsidRPr="00A86DCA">
        <w:t xml:space="preserve">Chen Y., Zhang Y., Yu G., &amp; </w:t>
      </w:r>
      <w:r w:rsidR="00A86DCA" w:rsidRPr="00A86DCA">
        <w:t>俞国良</w:t>
      </w:r>
      <w:r w:rsidR="00A86DCA" w:rsidRPr="00A86DCA">
        <w:t xml:space="preserve">. (2022). Prevalence of mental health problems among college students in mainland China from 2010 to 2020: A meta-analysis. </w:t>
      </w:r>
      <w:r w:rsidR="00A86DCA" w:rsidRPr="00A86DCA">
        <w:rPr>
          <w:i/>
          <w:iCs/>
        </w:rPr>
        <w:t>Advances in Psychological Science</w:t>
      </w:r>
      <w:r w:rsidR="00A86DCA" w:rsidRPr="00A86DCA">
        <w:t xml:space="preserve">, </w:t>
      </w:r>
      <w:r w:rsidR="00A86DCA" w:rsidRPr="00A86DCA">
        <w:rPr>
          <w:i/>
          <w:iCs/>
        </w:rPr>
        <w:t>30</w:t>
      </w:r>
      <w:r w:rsidR="00A86DCA" w:rsidRPr="00A86DCA">
        <w:t>(5), 991–1004. https://doi.org/10.3724/SP.J.1042.2022.00991</w:t>
      </w:r>
    </w:p>
    <w:p w14:paraId="66CB99CD" w14:textId="77777777" w:rsidR="00A86DCA" w:rsidRPr="00A86DCA" w:rsidRDefault="00A86DCA" w:rsidP="00A86DCA">
      <w:pPr>
        <w:pStyle w:val="ab"/>
        <w:ind w:firstLine="480"/>
      </w:pPr>
      <w:proofErr w:type="spellStart"/>
      <w:r w:rsidRPr="00A86DCA">
        <w:t>Dattani</w:t>
      </w:r>
      <w:proofErr w:type="spellEnd"/>
      <w:r w:rsidRPr="00A86DCA">
        <w:t xml:space="preserve">, S. (2022). At what age do people experience depression for the first time? </w:t>
      </w:r>
      <w:r w:rsidRPr="00A86DCA">
        <w:rPr>
          <w:i/>
          <w:iCs/>
        </w:rPr>
        <w:t>Our World in Data</w:t>
      </w:r>
      <w:r w:rsidRPr="00A86DCA">
        <w:t>.</w:t>
      </w:r>
    </w:p>
    <w:p w14:paraId="2BD838D9" w14:textId="77777777" w:rsidR="00A86DCA" w:rsidRPr="00A86DCA" w:rsidRDefault="00A86DCA" w:rsidP="00A86DCA">
      <w:pPr>
        <w:pStyle w:val="ab"/>
        <w:ind w:firstLine="480"/>
      </w:pPr>
      <w:r w:rsidRPr="00A86DCA">
        <w:t xml:space="preserve">Fried, E. I. (2017). The 52 symptoms of major depression: Lack of content overlap among seven common depression scales. </w:t>
      </w:r>
      <w:r w:rsidRPr="00A86DCA">
        <w:rPr>
          <w:i/>
          <w:iCs/>
        </w:rPr>
        <w:t>Journal of Affective Disorders</w:t>
      </w:r>
      <w:r w:rsidRPr="00A86DCA">
        <w:t xml:space="preserve">, </w:t>
      </w:r>
      <w:r w:rsidRPr="00A86DCA">
        <w:rPr>
          <w:i/>
          <w:iCs/>
        </w:rPr>
        <w:t>208</w:t>
      </w:r>
      <w:r w:rsidRPr="00A86DCA">
        <w:t>, 191–197. https://doi.org/10.1016/j.jad.2016.10.019</w:t>
      </w:r>
    </w:p>
    <w:p w14:paraId="21099B79" w14:textId="77777777" w:rsidR="00A86DCA" w:rsidRPr="00A86DCA" w:rsidRDefault="00A86DCA" w:rsidP="00A86DCA">
      <w:pPr>
        <w:pStyle w:val="ab"/>
        <w:ind w:firstLine="480"/>
      </w:pPr>
      <w:r w:rsidRPr="00A86DCA">
        <w:t xml:space="preserve">Fried, E. I., &amp; Nesse, R. M. (2015). Depression sum-scores don’t add up: Why analyzing specific depression symptoms is essential. </w:t>
      </w:r>
      <w:r w:rsidRPr="00A86DCA">
        <w:rPr>
          <w:i/>
          <w:iCs/>
        </w:rPr>
        <w:t>BMC Medicine</w:t>
      </w:r>
      <w:r w:rsidRPr="00A86DCA">
        <w:t xml:space="preserve">, </w:t>
      </w:r>
      <w:r w:rsidRPr="00A86DCA">
        <w:rPr>
          <w:i/>
          <w:iCs/>
        </w:rPr>
        <w:t>13</w:t>
      </w:r>
      <w:r w:rsidRPr="00A86DCA">
        <w:t>(1), 72. https://doi.org/10.1186/s12916-015-0325-4</w:t>
      </w:r>
    </w:p>
    <w:p w14:paraId="089E451B" w14:textId="77777777" w:rsidR="00A86DCA" w:rsidRPr="00A86DCA" w:rsidRDefault="00A86DCA" w:rsidP="00A86DCA">
      <w:pPr>
        <w:pStyle w:val="ab"/>
        <w:ind w:firstLine="480"/>
      </w:pPr>
      <w:r w:rsidRPr="00A86DCA">
        <w:t xml:space="preserve">Greenberg, P. E., Fournier, A.-A., </w:t>
      </w:r>
      <w:proofErr w:type="spellStart"/>
      <w:r w:rsidRPr="00A86DCA">
        <w:t>Sisitsky</w:t>
      </w:r>
      <w:proofErr w:type="spellEnd"/>
      <w:r w:rsidRPr="00A86DCA">
        <w:t xml:space="preserve">, T., Simes, M., Berman, R., Koenigsberg, S. H., &amp; Kessler, R. C. (2021). The Economic Burden of Adults with Major Depressive Disorder in the United States (2010 and 2018). </w:t>
      </w:r>
      <w:r w:rsidRPr="00A86DCA">
        <w:rPr>
          <w:i/>
          <w:iCs/>
        </w:rPr>
        <w:t>Pharmacoeconomics</w:t>
      </w:r>
      <w:r w:rsidRPr="00A86DCA">
        <w:t xml:space="preserve">, </w:t>
      </w:r>
      <w:r w:rsidRPr="00A86DCA">
        <w:rPr>
          <w:i/>
          <w:iCs/>
        </w:rPr>
        <w:t>39</w:t>
      </w:r>
      <w:r w:rsidRPr="00A86DCA">
        <w:t>(6), 653–665. https://doi.org/10.1007/s40273-021-01019-4</w:t>
      </w:r>
    </w:p>
    <w:p w14:paraId="3ACDCF9C" w14:textId="77777777" w:rsidR="00A86DCA" w:rsidRPr="00A86DCA" w:rsidRDefault="00A86DCA" w:rsidP="00A86DCA">
      <w:pPr>
        <w:pStyle w:val="ab"/>
        <w:ind w:firstLine="480"/>
      </w:pPr>
      <w:r w:rsidRPr="00A86DCA">
        <w:t xml:space="preserve">Herrman, H., Patel, V., Kieling, C., Berk, M., Buchweitz, C., Cuijpers, P., Furukawa, T. A., Kessler, R. C., Kohrt, B. A., Maj, M., McGorry, P., Reynolds, C. F., Weissman, M. M., Chibanda, D., Dowrick, C., Howard, L. M., Hoven, C. W., Knapp, M., </w:t>
      </w:r>
      <w:proofErr w:type="spellStart"/>
      <w:r w:rsidRPr="00A86DCA">
        <w:t>Mayberg</w:t>
      </w:r>
      <w:proofErr w:type="spellEnd"/>
      <w:r w:rsidRPr="00A86DCA">
        <w:t xml:space="preserve">, H. S., … Wolpert, M. (2022). Time for united action </w:t>
      </w:r>
      <w:r w:rsidRPr="00A86DCA">
        <w:lastRenderedPageBreak/>
        <w:t xml:space="preserve">on depression: A Lancet–World Psychiatric Association Commission. </w:t>
      </w:r>
      <w:r w:rsidRPr="00A86DCA">
        <w:rPr>
          <w:i/>
          <w:iCs/>
        </w:rPr>
        <w:t>The Lancet</w:t>
      </w:r>
      <w:r w:rsidRPr="00A86DCA">
        <w:t xml:space="preserve">, </w:t>
      </w:r>
      <w:r w:rsidRPr="00A86DCA">
        <w:rPr>
          <w:i/>
          <w:iCs/>
        </w:rPr>
        <w:t>399</w:t>
      </w:r>
      <w:r w:rsidRPr="00A86DCA">
        <w:t>(10328), 957–1022. https://doi.org/10.1016/S0140-6736(21)02141-3</w:t>
      </w:r>
    </w:p>
    <w:p w14:paraId="04A2735C" w14:textId="77777777" w:rsidR="00A86DCA" w:rsidRPr="00A86DCA" w:rsidRDefault="00A86DCA" w:rsidP="00A86DCA">
      <w:pPr>
        <w:pStyle w:val="ab"/>
        <w:ind w:firstLine="480"/>
      </w:pPr>
      <w:r w:rsidRPr="00A86DCA">
        <w:t xml:space="preserve">Huang X., Zhang Y., &amp; Yu G. (2022). Prevalence of mental health problems among primary school students in Chinese mainland from 2010 to </w:t>
      </w:r>
      <w:proofErr w:type="gramStart"/>
      <w:r w:rsidRPr="00A86DCA">
        <w:t>2010:A</w:t>
      </w:r>
      <w:proofErr w:type="gramEnd"/>
      <w:r w:rsidRPr="00A86DCA">
        <w:t xml:space="preserve"> meta-analysis. </w:t>
      </w:r>
      <w:r w:rsidRPr="00A86DCA">
        <w:rPr>
          <w:i/>
          <w:iCs/>
        </w:rPr>
        <w:t>Advances in Psychological Science</w:t>
      </w:r>
      <w:r w:rsidRPr="00A86DCA">
        <w:t xml:space="preserve">, </w:t>
      </w:r>
      <w:r w:rsidRPr="00A86DCA">
        <w:rPr>
          <w:i/>
          <w:iCs/>
        </w:rPr>
        <w:t>30</w:t>
      </w:r>
      <w:r w:rsidRPr="00A86DCA">
        <w:t>(5), 953–964. https://doi.org/10.3724/SP.J.1042.2022.00953</w:t>
      </w:r>
    </w:p>
    <w:p w14:paraId="6730422C" w14:textId="77777777" w:rsidR="00A86DCA" w:rsidRPr="00A86DCA" w:rsidRDefault="00A86DCA" w:rsidP="00A86DCA">
      <w:pPr>
        <w:pStyle w:val="ab"/>
        <w:ind w:firstLine="480"/>
      </w:pPr>
      <w:r w:rsidRPr="00A86DCA">
        <w:t xml:space="preserve">Ma, J., Zhou, H., Fu, Q., &amp; Lu, G. (2023). Facilitators and barriers in the development and implementation of depression prevention and treatment policies in China: A qualitative study. </w:t>
      </w:r>
      <w:r w:rsidRPr="00A86DCA">
        <w:rPr>
          <w:i/>
          <w:iCs/>
        </w:rPr>
        <w:t>BMC Public Health</w:t>
      </w:r>
      <w:r w:rsidRPr="00A86DCA">
        <w:t xml:space="preserve">, </w:t>
      </w:r>
      <w:r w:rsidRPr="00A86DCA">
        <w:rPr>
          <w:i/>
          <w:iCs/>
        </w:rPr>
        <w:t>23</w:t>
      </w:r>
      <w:r w:rsidRPr="00A86DCA">
        <w:t>(1), 276. https://doi.org/10.1186/s12889-023-15201-0</w:t>
      </w:r>
    </w:p>
    <w:p w14:paraId="41678334" w14:textId="77777777" w:rsidR="00A86DCA" w:rsidRPr="00A86DCA" w:rsidRDefault="00A86DCA" w:rsidP="00A86DCA">
      <w:pPr>
        <w:pStyle w:val="ab"/>
        <w:ind w:firstLine="480"/>
      </w:pPr>
      <w:r w:rsidRPr="00A86DCA">
        <w:t>McGrath, J. J., Al-</w:t>
      </w:r>
      <w:proofErr w:type="spellStart"/>
      <w:r w:rsidRPr="00A86DCA">
        <w:t>Hamzawi</w:t>
      </w:r>
      <w:proofErr w:type="spellEnd"/>
      <w:r w:rsidRPr="00A86DCA">
        <w:t xml:space="preserve">, A., Alonso, J., </w:t>
      </w:r>
      <w:proofErr w:type="spellStart"/>
      <w:r w:rsidRPr="00A86DCA">
        <w:t>Altwaijri</w:t>
      </w:r>
      <w:proofErr w:type="spellEnd"/>
      <w:r w:rsidRPr="00A86DCA">
        <w:t xml:space="preserve">, Y., Andrade, L. H., </w:t>
      </w:r>
      <w:proofErr w:type="spellStart"/>
      <w:r w:rsidRPr="00A86DCA">
        <w:t>Bromet</w:t>
      </w:r>
      <w:proofErr w:type="spellEnd"/>
      <w:r w:rsidRPr="00A86DCA">
        <w:t xml:space="preserve">, E. J., </w:t>
      </w:r>
      <w:proofErr w:type="spellStart"/>
      <w:r w:rsidRPr="00A86DCA">
        <w:t>Bruffaerts</w:t>
      </w:r>
      <w:proofErr w:type="spellEnd"/>
      <w:r w:rsidRPr="00A86DCA">
        <w:t xml:space="preserve">, R., De Almeida, J. M. C., </w:t>
      </w:r>
      <w:proofErr w:type="spellStart"/>
      <w:r w:rsidRPr="00A86DCA">
        <w:t>Chardoul</w:t>
      </w:r>
      <w:proofErr w:type="spellEnd"/>
      <w:r w:rsidRPr="00A86DCA">
        <w:t xml:space="preserve">, S., Chiu, W. T., Degenhardt, L., Demler, O. V., Ferry, F., </w:t>
      </w:r>
      <w:proofErr w:type="spellStart"/>
      <w:r w:rsidRPr="00A86DCA">
        <w:t>Gureje</w:t>
      </w:r>
      <w:proofErr w:type="spellEnd"/>
      <w:r w:rsidRPr="00A86DCA">
        <w:t xml:space="preserve">, O., Haro, J. M., Karam, E. G., Karam, G., Khaled, S. M., </w:t>
      </w:r>
      <w:proofErr w:type="spellStart"/>
      <w:r w:rsidRPr="00A86DCA">
        <w:t>Kovess-Masfety</w:t>
      </w:r>
      <w:proofErr w:type="spellEnd"/>
      <w:r w:rsidRPr="00A86DCA">
        <w:t xml:space="preserve">, V., … Zaslavsky, A. M. (2023). Age of onset and cumulative risk of mental disorders: A cross-national analysis of population surveys from 29 countries. </w:t>
      </w:r>
      <w:r w:rsidRPr="00A86DCA">
        <w:rPr>
          <w:i/>
          <w:iCs/>
        </w:rPr>
        <w:t>The Lancet Psychiatry</w:t>
      </w:r>
      <w:r w:rsidRPr="00A86DCA">
        <w:t xml:space="preserve">, </w:t>
      </w:r>
      <w:r w:rsidRPr="00A86DCA">
        <w:rPr>
          <w:i/>
          <w:iCs/>
        </w:rPr>
        <w:t>10</w:t>
      </w:r>
      <w:r w:rsidRPr="00A86DCA">
        <w:t>(9), 668–681. https://doi.org/10.1016/S2215-0366(23)00193-1</w:t>
      </w:r>
    </w:p>
    <w:p w14:paraId="3B2126FA" w14:textId="77777777" w:rsidR="00A86DCA" w:rsidRPr="00A86DCA" w:rsidRDefault="00A86DCA" w:rsidP="00A86DCA">
      <w:pPr>
        <w:pStyle w:val="ab"/>
        <w:ind w:firstLine="480"/>
      </w:pPr>
      <w:proofErr w:type="spellStart"/>
      <w:r w:rsidRPr="00A86DCA">
        <w:t>Solmi</w:t>
      </w:r>
      <w:proofErr w:type="spellEnd"/>
      <w:r w:rsidRPr="00A86DCA">
        <w:t xml:space="preserve">, M., </w:t>
      </w:r>
      <w:proofErr w:type="spellStart"/>
      <w:r w:rsidRPr="00A86DCA">
        <w:t>Radua</w:t>
      </w:r>
      <w:proofErr w:type="spellEnd"/>
      <w:r w:rsidRPr="00A86DCA">
        <w:t xml:space="preserve">, J., </w:t>
      </w:r>
      <w:proofErr w:type="spellStart"/>
      <w:r w:rsidRPr="00A86DCA">
        <w:t>Olivola</w:t>
      </w:r>
      <w:proofErr w:type="spellEnd"/>
      <w:r w:rsidRPr="00A86DCA">
        <w:t xml:space="preserve">, M., Croce, E., </w:t>
      </w:r>
      <w:proofErr w:type="spellStart"/>
      <w:r w:rsidRPr="00A86DCA">
        <w:t>Soardo</w:t>
      </w:r>
      <w:proofErr w:type="spellEnd"/>
      <w:r w:rsidRPr="00A86DCA">
        <w:t xml:space="preserve">, L., Salazar De Pablo, G., Il Shin, J., Kirkbride, J. B., Jones, P., Kim, J. H., Kim, J. Y., Carvalho, A. F., Seeman, M. V., Correll, C. U., &amp; </w:t>
      </w:r>
      <w:proofErr w:type="spellStart"/>
      <w:r w:rsidRPr="00A86DCA">
        <w:t>Fusar</w:t>
      </w:r>
      <w:proofErr w:type="spellEnd"/>
      <w:r w:rsidRPr="00A86DCA">
        <w:t xml:space="preserve">-Poli, P. (2022). Age at onset of mental disorders worldwide: Large-scale meta-analysis of 192 epidemiological studies. </w:t>
      </w:r>
      <w:r w:rsidRPr="00A86DCA">
        <w:rPr>
          <w:i/>
          <w:iCs/>
        </w:rPr>
        <w:lastRenderedPageBreak/>
        <w:t>Molecular Psychiatry</w:t>
      </w:r>
      <w:r w:rsidRPr="00A86DCA">
        <w:t xml:space="preserve">, </w:t>
      </w:r>
      <w:r w:rsidRPr="00A86DCA">
        <w:rPr>
          <w:i/>
          <w:iCs/>
        </w:rPr>
        <w:t>27</w:t>
      </w:r>
      <w:r w:rsidRPr="00A86DCA">
        <w:t>(1), 281–295. https://doi.org/10.1038/s41380-021-01161-7</w:t>
      </w:r>
    </w:p>
    <w:p w14:paraId="01E10A6F" w14:textId="77777777" w:rsidR="00A86DCA" w:rsidRPr="00A86DCA" w:rsidRDefault="00A86DCA" w:rsidP="00A86DCA">
      <w:pPr>
        <w:pStyle w:val="ab"/>
        <w:ind w:firstLine="480"/>
      </w:pPr>
      <w:r w:rsidRPr="00A86DCA">
        <w:t xml:space="preserve">William Styron. (1990). </w:t>
      </w:r>
      <w:r w:rsidRPr="00A86DCA">
        <w:rPr>
          <w:i/>
          <w:iCs/>
        </w:rPr>
        <w:t>Darkness visible: A memoir of madness.</w:t>
      </w:r>
      <w:r w:rsidRPr="00A86DCA">
        <w:t xml:space="preserve"> New York: Random House.</w:t>
      </w:r>
    </w:p>
    <w:p w14:paraId="3159EDFC" w14:textId="77777777" w:rsidR="00A86DCA" w:rsidRPr="00A86DCA" w:rsidRDefault="00A86DCA" w:rsidP="00A86DCA">
      <w:pPr>
        <w:pStyle w:val="ab"/>
        <w:ind w:firstLine="480"/>
      </w:pPr>
      <w:r w:rsidRPr="00A86DCA">
        <w:t xml:space="preserve">Yang, G., Wang, Y., Zeng, Y., Gao, G. F., Liang, X., Zhou, M., Wan, X., Yu, S., Jiang, Y., </w:t>
      </w:r>
      <w:proofErr w:type="spellStart"/>
      <w:r w:rsidRPr="00A86DCA">
        <w:t>Naghavi</w:t>
      </w:r>
      <w:proofErr w:type="spellEnd"/>
      <w:r w:rsidRPr="00A86DCA">
        <w:t xml:space="preserve">, M., Vos, T., Wang, H., Lopez, A. D., &amp; Murray, C. J. (2013). Rapid health transition in China, 1990–2010: Findings from the Global Burden of Disease Study 2010. </w:t>
      </w:r>
      <w:r w:rsidRPr="00A86DCA">
        <w:rPr>
          <w:i/>
          <w:iCs/>
        </w:rPr>
        <w:t>The Lancet</w:t>
      </w:r>
      <w:r w:rsidRPr="00A86DCA">
        <w:t xml:space="preserve">, </w:t>
      </w:r>
      <w:r w:rsidRPr="00A86DCA">
        <w:rPr>
          <w:i/>
          <w:iCs/>
        </w:rPr>
        <w:t>381</w:t>
      </w:r>
      <w:r w:rsidRPr="00A86DCA">
        <w:t>(9882), 1987–2015. https://doi.org/10.1016/S0140-6736(13)61097-1</w:t>
      </w:r>
    </w:p>
    <w:p w14:paraId="620BB616" w14:textId="77777777" w:rsidR="00A86DCA" w:rsidRPr="00A86DCA" w:rsidRDefault="00A86DCA" w:rsidP="00A86DCA">
      <w:pPr>
        <w:pStyle w:val="ab"/>
        <w:ind w:firstLine="480"/>
      </w:pPr>
      <w:r w:rsidRPr="00A86DCA">
        <w:t xml:space="preserve">YU Xiaoqi, ZHANG </w:t>
      </w:r>
      <w:proofErr w:type="spellStart"/>
      <w:r w:rsidRPr="00A86DCA">
        <w:t>Yali</w:t>
      </w:r>
      <w:proofErr w:type="spellEnd"/>
      <w:r w:rsidRPr="00A86DCA">
        <w:t xml:space="preserve">, &amp; YU Guoliang. (2022). Prevalence of mental health problems among senior high school students in mainland of China from 2010 to 2020: A meta-analysis. </w:t>
      </w:r>
      <w:r w:rsidRPr="00A86DCA">
        <w:rPr>
          <w:i/>
          <w:iCs/>
        </w:rPr>
        <w:t>Advances in Psychological Science</w:t>
      </w:r>
      <w:r w:rsidRPr="00A86DCA">
        <w:t xml:space="preserve">, </w:t>
      </w:r>
      <w:r w:rsidRPr="00A86DCA">
        <w:rPr>
          <w:i/>
          <w:iCs/>
        </w:rPr>
        <w:t>30</w:t>
      </w:r>
      <w:r w:rsidRPr="00A86DCA">
        <w:t>(5), 978. https://doi.org/10.3724/SP.J.1042.2022.00978</w:t>
      </w:r>
    </w:p>
    <w:p w14:paraId="76555D27" w14:textId="77777777" w:rsidR="00A86DCA" w:rsidRPr="00A86DCA" w:rsidRDefault="00A86DCA" w:rsidP="00A86DCA">
      <w:pPr>
        <w:pStyle w:val="ab"/>
        <w:ind w:firstLine="480"/>
      </w:pPr>
      <w:r w:rsidRPr="00A86DCA">
        <w:t xml:space="preserve">Zhang Y., Jin J., &amp; Yu G. (2022). Prevalence of mental health problems among junior high school students in Chinese mainland from 2010 to 2020: A meta-analysis. </w:t>
      </w:r>
      <w:r w:rsidRPr="00A86DCA">
        <w:rPr>
          <w:i/>
          <w:iCs/>
        </w:rPr>
        <w:t>Advances in Psychological Science</w:t>
      </w:r>
      <w:r w:rsidRPr="00A86DCA">
        <w:t xml:space="preserve">, </w:t>
      </w:r>
      <w:r w:rsidRPr="00A86DCA">
        <w:rPr>
          <w:i/>
          <w:iCs/>
        </w:rPr>
        <w:t>30</w:t>
      </w:r>
      <w:r w:rsidRPr="00A86DCA">
        <w:t>(5), 965–977. https://doi.org/10.3724/SP.J.1042.2022.00965</w:t>
      </w:r>
    </w:p>
    <w:p w14:paraId="43E3A857" w14:textId="77777777" w:rsidR="00A86DCA" w:rsidRPr="00A86DCA" w:rsidRDefault="00A86DCA" w:rsidP="00A86DCA">
      <w:pPr>
        <w:pStyle w:val="ab"/>
        <w:ind w:firstLine="480"/>
      </w:pPr>
      <w:r w:rsidRPr="00A86DCA">
        <w:t>傅小兰</w:t>
      </w:r>
      <w:r w:rsidRPr="00A86DCA">
        <w:t xml:space="preserve"> &amp; </w:t>
      </w:r>
      <w:proofErr w:type="gramStart"/>
      <w:r w:rsidRPr="00A86DCA">
        <w:t>张侃</w:t>
      </w:r>
      <w:proofErr w:type="gramEnd"/>
      <w:r w:rsidRPr="00A86DCA">
        <w:t xml:space="preserve">. (2023). </w:t>
      </w:r>
      <w:r w:rsidRPr="00A86DCA">
        <w:rPr>
          <w:i/>
          <w:iCs/>
        </w:rPr>
        <w:t>心理健康蓝皮书</w:t>
      </w:r>
      <w:r w:rsidRPr="00A86DCA">
        <w:rPr>
          <w:i/>
          <w:iCs/>
        </w:rPr>
        <w:t xml:space="preserve"> </w:t>
      </w:r>
      <w:r w:rsidRPr="00A86DCA">
        <w:rPr>
          <w:i/>
          <w:iCs/>
        </w:rPr>
        <w:t>中国国民心理健康发展报告</w:t>
      </w:r>
      <w:r w:rsidRPr="00A86DCA">
        <w:rPr>
          <w:i/>
          <w:iCs/>
        </w:rPr>
        <w:t>(2021-2022)</w:t>
      </w:r>
      <w:r w:rsidRPr="00A86DCA">
        <w:t xml:space="preserve"> (1st ed.). </w:t>
      </w:r>
      <w:r w:rsidRPr="00A86DCA">
        <w:t>社会科学文献出版社</w:t>
      </w:r>
      <w:r w:rsidRPr="00A86DCA">
        <w:t>.</w:t>
      </w:r>
    </w:p>
    <w:p w14:paraId="0FBDDF29" w14:textId="77777777" w:rsidR="00A86DCA" w:rsidRPr="00A86DCA" w:rsidRDefault="00A86DCA" w:rsidP="00A86DCA">
      <w:pPr>
        <w:pStyle w:val="ab"/>
        <w:ind w:firstLine="480"/>
      </w:pPr>
      <w:r w:rsidRPr="00A86DCA">
        <w:t>汪向东</w:t>
      </w:r>
      <w:r w:rsidRPr="00A86DCA">
        <w:t xml:space="preserve">, </w:t>
      </w:r>
      <w:r w:rsidRPr="00A86DCA">
        <w:t>王希林</w:t>
      </w:r>
      <w:r w:rsidRPr="00A86DCA">
        <w:t xml:space="preserve">, &amp; </w:t>
      </w:r>
      <w:proofErr w:type="gramStart"/>
      <w:r w:rsidRPr="00A86DCA">
        <w:t>马弘</w:t>
      </w:r>
      <w:proofErr w:type="gramEnd"/>
      <w:r w:rsidRPr="00A86DCA">
        <w:t xml:space="preserve">. (1999). </w:t>
      </w:r>
      <w:r w:rsidRPr="00A86DCA">
        <w:rPr>
          <w:i/>
          <w:iCs/>
        </w:rPr>
        <w:t>心理卫生评定量表手册</w:t>
      </w:r>
      <w:r w:rsidRPr="00A86DCA">
        <w:t xml:space="preserve">. </w:t>
      </w:r>
      <w:r w:rsidRPr="00A86DCA">
        <w:t>中国心理卫生杂志社</w:t>
      </w:r>
      <w:r w:rsidRPr="00A86DCA">
        <w:t>.</w:t>
      </w:r>
    </w:p>
    <w:p w14:paraId="0226DB4D" w14:textId="77777777" w:rsidR="00A86DCA" w:rsidRPr="00A86DCA" w:rsidRDefault="00A86DCA" w:rsidP="00A86DCA">
      <w:pPr>
        <w:pStyle w:val="ab"/>
        <w:ind w:firstLine="480"/>
      </w:pPr>
      <w:r w:rsidRPr="00A86DCA">
        <w:t>章婕</w:t>
      </w:r>
      <w:r w:rsidRPr="00A86DCA">
        <w:t xml:space="preserve">, </w:t>
      </w:r>
      <w:proofErr w:type="gramStart"/>
      <w:r w:rsidRPr="00A86DCA">
        <w:t>吴振云</w:t>
      </w:r>
      <w:proofErr w:type="gramEnd"/>
      <w:r w:rsidRPr="00A86DCA">
        <w:t xml:space="preserve">, </w:t>
      </w:r>
      <w:r w:rsidRPr="00A86DCA">
        <w:t>方格</w:t>
      </w:r>
      <w:r w:rsidRPr="00A86DCA">
        <w:t xml:space="preserve">, </w:t>
      </w:r>
      <w:r w:rsidRPr="00A86DCA">
        <w:t>李娟</w:t>
      </w:r>
      <w:r w:rsidRPr="00A86DCA">
        <w:t xml:space="preserve">, </w:t>
      </w:r>
      <w:proofErr w:type="gramStart"/>
      <w:r w:rsidRPr="00A86DCA">
        <w:t>韩布新</w:t>
      </w:r>
      <w:proofErr w:type="gramEnd"/>
      <w:r w:rsidRPr="00A86DCA">
        <w:t xml:space="preserve">, &amp; </w:t>
      </w:r>
      <w:r w:rsidRPr="00A86DCA">
        <w:t>陈祉妍</w:t>
      </w:r>
      <w:r w:rsidRPr="00A86DCA">
        <w:t xml:space="preserve">. (2010). </w:t>
      </w:r>
      <w:r w:rsidRPr="00A86DCA">
        <w:t>流调中心抑郁</w:t>
      </w:r>
      <w:r w:rsidRPr="00A86DCA">
        <w:lastRenderedPageBreak/>
        <w:t>量表全国城市常模的建立</w:t>
      </w:r>
      <w:r w:rsidRPr="00A86DCA">
        <w:t xml:space="preserve">. </w:t>
      </w:r>
      <w:r w:rsidRPr="00A86DCA">
        <w:t>中国心理卫生杂志</w:t>
      </w:r>
      <w:r w:rsidRPr="00A86DCA">
        <w:t xml:space="preserve">, </w:t>
      </w:r>
      <w:r w:rsidRPr="00A86DCA">
        <w:rPr>
          <w:i/>
          <w:iCs/>
        </w:rPr>
        <w:t>24</w:t>
      </w:r>
      <w:r w:rsidRPr="00A86DCA">
        <w:t>(2), 139–143.</w:t>
      </w:r>
    </w:p>
    <w:p w14:paraId="6B0CD4BA" w14:textId="4EE68393"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u Chuan-Peng" w:date="2023-12-29T12:09:00Z" w:initials="HC">
    <w:p w14:paraId="7E93D8AB" w14:textId="7E9C044E" w:rsidR="00232753" w:rsidRDefault="00232753">
      <w:pPr>
        <w:pStyle w:val="a7"/>
        <w:ind w:firstLine="320"/>
      </w:pPr>
      <w:r>
        <w:rPr>
          <w:rStyle w:val="a9"/>
        </w:rPr>
        <w:annotationRef/>
      </w:r>
      <w:r>
        <w:rPr>
          <w:rFonts w:hint="eastAsia"/>
        </w:rPr>
        <w:t>找一找其他文章在开头的时候是如何说</w:t>
      </w:r>
      <w:r>
        <w:rPr>
          <w:rFonts w:hint="eastAsia"/>
        </w:rPr>
        <w:t>depression</w:t>
      </w:r>
      <w:r>
        <w:rPr>
          <w:rFonts w:hint="eastAsia"/>
        </w:rPr>
        <w:t>的。最好能够</w:t>
      </w:r>
      <w:bookmarkStart w:id="5" w:name="OLE_LINK20"/>
      <w:r>
        <w:t>loosely define what is depression</w:t>
      </w:r>
      <w:bookmarkEnd w:id="5"/>
    </w:p>
  </w:comment>
  <w:comment w:id="4" w:author="Hu Chuan-Peng" w:date="2023-12-29T12:06:00Z" w:initials="HC">
    <w:p w14:paraId="4E87E31D" w14:textId="081CD363" w:rsidR="003633C7" w:rsidRDefault="003633C7">
      <w:pPr>
        <w:pStyle w:val="a7"/>
        <w:ind w:firstLine="320"/>
      </w:pPr>
      <w:r>
        <w:rPr>
          <w:rStyle w:val="a9"/>
        </w:rPr>
        <w:annotationRef/>
      </w:r>
      <w:r>
        <w:rPr>
          <w:rFonts w:hint="eastAsia"/>
        </w:rPr>
        <w:t>先说全球范围，再说中国</w:t>
      </w:r>
    </w:p>
  </w:comment>
  <w:comment w:id="6" w:author="浩远 汪" w:date="2024-01-03T16:35:00Z" w:initials="浩汪">
    <w:p w14:paraId="35E56A0B" w14:textId="1B7A0D0C" w:rsidR="00165969" w:rsidRPr="00E11A74" w:rsidRDefault="00165969">
      <w:pPr>
        <w:pStyle w:val="a7"/>
        <w:ind w:firstLine="320"/>
      </w:pPr>
      <w:r w:rsidRPr="00E11A74">
        <w:rPr>
          <w:rStyle w:val="a9"/>
        </w:rPr>
        <w:annotationRef/>
      </w:r>
      <w:r w:rsidRPr="00E11A74">
        <w:rPr>
          <w:rStyle w:val="zoteroCitation"/>
          <w:color w:val="auto"/>
        </w:rPr>
        <w:t>Yang et al., 2013</w:t>
      </w:r>
      <w:r w:rsidRPr="00E11A74">
        <w:rPr>
          <w:rStyle w:val="zoteroCitation"/>
          <w:rFonts w:hint="eastAsia"/>
          <w:color w:val="auto"/>
        </w:rPr>
        <w:t>这篇文章只提到了致残率排第二跟其他致残率问题的排名，没具体提抑郁发病率跟致残率是多少，只有排名</w:t>
      </w:r>
    </w:p>
  </w:comment>
  <w:comment w:id="12" w:author="Hu Chuan-Peng" w:date="2023-12-29T12:16:00Z" w:initials="HC">
    <w:p w14:paraId="52109510" w14:textId="7C8D5FD0" w:rsidR="005D7C4C" w:rsidRDefault="005D7C4C">
      <w:pPr>
        <w:pStyle w:val="a7"/>
        <w:ind w:firstLine="320"/>
      </w:pPr>
      <w:r>
        <w:rPr>
          <w:rStyle w:val="a9"/>
        </w:rPr>
        <w:annotationRef/>
      </w:r>
      <w:r>
        <w:rPr>
          <w:rFonts w:hint="eastAsia"/>
        </w:rPr>
        <w:t>排名第几？</w:t>
      </w:r>
    </w:p>
  </w:comment>
  <w:comment w:id="13" w:author="浩远 汪" w:date="2024-01-03T17:30:00Z" w:initials="浩汪">
    <w:p w14:paraId="36F1B078" w14:textId="2A935161" w:rsidR="00E11A74" w:rsidRDefault="00E11A74">
      <w:pPr>
        <w:pStyle w:val="a7"/>
        <w:ind w:firstLine="320"/>
      </w:pPr>
      <w:r>
        <w:rPr>
          <w:rStyle w:val="a9"/>
        </w:rPr>
        <w:annotationRef/>
      </w:r>
      <w:r>
        <w:rPr>
          <w:rFonts w:hint="eastAsia"/>
        </w:rPr>
        <w:t>中国人的整体心理健康没有排名，只提了抑郁和焦虑，焦虑是</w:t>
      </w:r>
      <w:r>
        <w:rPr>
          <w:rFonts w:hint="eastAsia"/>
        </w:rPr>
        <w:t>1</w:t>
      </w:r>
      <w:r>
        <w:t>5.8%</w:t>
      </w:r>
    </w:p>
  </w:comment>
  <w:comment w:id="18" w:author="Hu Chuan-Peng" w:date="2023-12-29T12:22:00Z" w:initials="HC">
    <w:p w14:paraId="773B40D1" w14:textId="77777777" w:rsidR="006B2022" w:rsidRDefault="006B2022">
      <w:pPr>
        <w:pStyle w:val="a7"/>
        <w:ind w:firstLine="320"/>
      </w:pPr>
      <w:r>
        <w:rPr>
          <w:rStyle w:val="a9"/>
        </w:rPr>
        <w:annotationRef/>
      </w:r>
      <w:r>
        <w:rPr>
          <w:rFonts w:hint="eastAsia"/>
        </w:rPr>
        <w:t>各种精神疾病的</w:t>
      </w:r>
      <w:r>
        <w:rPr>
          <w:rFonts w:hint="eastAsia"/>
        </w:rPr>
        <w:t>onset</w:t>
      </w:r>
      <w:r>
        <w:rPr>
          <w:rFonts w:hint="eastAsia"/>
        </w:rPr>
        <w:t>年龄：</w:t>
      </w:r>
    </w:p>
    <w:p w14:paraId="70B5C07C" w14:textId="77777777" w:rsidR="006B2022" w:rsidRDefault="006B2022" w:rsidP="006B2022">
      <w:pPr>
        <w:widowControl/>
        <w:spacing w:line="480" w:lineRule="auto"/>
        <w:ind w:firstLineChars="0" w:hanging="480"/>
        <w:jc w:val="left"/>
        <w:rPr>
          <w:rFonts w:eastAsia="Times New Roman"/>
          <w:kern w:val="0"/>
          <w:szCs w:val="24"/>
        </w:rPr>
      </w:pPr>
      <w:proofErr w:type="spellStart"/>
      <w:r w:rsidRPr="006B2022">
        <w:rPr>
          <w:rFonts w:eastAsia="Times New Roman"/>
          <w:kern w:val="0"/>
          <w:szCs w:val="24"/>
        </w:rPr>
        <w:t>Solmi</w:t>
      </w:r>
      <w:proofErr w:type="spellEnd"/>
      <w:r w:rsidRPr="006B2022">
        <w:rPr>
          <w:rFonts w:eastAsia="Times New Roman"/>
          <w:kern w:val="0"/>
          <w:szCs w:val="24"/>
        </w:rPr>
        <w:t xml:space="preserve">, M., </w:t>
      </w:r>
      <w:proofErr w:type="spellStart"/>
      <w:r w:rsidRPr="006B2022">
        <w:rPr>
          <w:rFonts w:eastAsia="Times New Roman"/>
          <w:kern w:val="0"/>
          <w:szCs w:val="24"/>
        </w:rPr>
        <w:t>Radua</w:t>
      </w:r>
      <w:proofErr w:type="spellEnd"/>
      <w:r w:rsidRPr="006B2022">
        <w:rPr>
          <w:rFonts w:eastAsia="Times New Roman"/>
          <w:kern w:val="0"/>
          <w:szCs w:val="24"/>
        </w:rPr>
        <w:t xml:space="preserve">, J., </w:t>
      </w:r>
      <w:proofErr w:type="spellStart"/>
      <w:r w:rsidRPr="006B2022">
        <w:rPr>
          <w:rFonts w:eastAsia="Times New Roman"/>
          <w:kern w:val="0"/>
          <w:szCs w:val="24"/>
        </w:rPr>
        <w:t>Olivola</w:t>
      </w:r>
      <w:proofErr w:type="spellEnd"/>
      <w:r w:rsidRPr="006B2022">
        <w:rPr>
          <w:rFonts w:eastAsia="Times New Roman"/>
          <w:kern w:val="0"/>
          <w:szCs w:val="24"/>
        </w:rPr>
        <w:t xml:space="preserve">, M., Croce, E., </w:t>
      </w:r>
      <w:proofErr w:type="spellStart"/>
      <w:r w:rsidRPr="006B2022">
        <w:rPr>
          <w:rFonts w:eastAsia="Times New Roman"/>
          <w:kern w:val="0"/>
          <w:szCs w:val="24"/>
        </w:rPr>
        <w:t>Soardo</w:t>
      </w:r>
      <w:proofErr w:type="spellEnd"/>
      <w:r w:rsidRPr="006B2022">
        <w:rPr>
          <w:rFonts w:eastAsia="Times New Roman"/>
          <w:kern w:val="0"/>
          <w:szCs w:val="24"/>
        </w:rPr>
        <w:t xml:space="preserve">, L., Salazar de Pablo, G., … </w:t>
      </w:r>
      <w:proofErr w:type="spellStart"/>
      <w:r w:rsidRPr="006B2022">
        <w:rPr>
          <w:rFonts w:eastAsia="Times New Roman"/>
          <w:kern w:val="0"/>
          <w:szCs w:val="24"/>
        </w:rPr>
        <w:t>Fusar</w:t>
      </w:r>
      <w:proofErr w:type="spellEnd"/>
      <w:r w:rsidRPr="006B2022">
        <w:rPr>
          <w:rFonts w:eastAsia="Times New Roman"/>
          <w:kern w:val="0"/>
          <w:szCs w:val="24"/>
        </w:rPr>
        <w:t xml:space="preserve">-Poli, P. (2022). </w:t>
      </w:r>
      <w:bookmarkStart w:id="20" w:name="OLE_LINK38"/>
      <w:r w:rsidRPr="006B2022">
        <w:rPr>
          <w:rFonts w:eastAsia="Times New Roman"/>
          <w:kern w:val="0"/>
          <w:szCs w:val="24"/>
        </w:rPr>
        <w:t>Age at onset of mental disorders worldwide: Large-scale meta-analysis of 192 epidemiological studies</w:t>
      </w:r>
      <w:bookmarkEnd w:id="20"/>
      <w:r w:rsidRPr="006B2022">
        <w:rPr>
          <w:rFonts w:eastAsia="Times New Roman"/>
          <w:kern w:val="0"/>
          <w:szCs w:val="24"/>
        </w:rPr>
        <w:t xml:space="preserve">. </w:t>
      </w:r>
      <w:r w:rsidRPr="006B2022">
        <w:rPr>
          <w:rFonts w:eastAsia="Times New Roman"/>
          <w:i/>
          <w:iCs/>
          <w:kern w:val="0"/>
          <w:szCs w:val="24"/>
        </w:rPr>
        <w:t>Molecular Psychiatry</w:t>
      </w:r>
      <w:r w:rsidRPr="006B2022">
        <w:rPr>
          <w:rFonts w:eastAsia="Times New Roman"/>
          <w:kern w:val="0"/>
          <w:szCs w:val="24"/>
        </w:rPr>
        <w:t xml:space="preserve">, </w:t>
      </w:r>
      <w:r w:rsidRPr="006B2022">
        <w:rPr>
          <w:rFonts w:eastAsia="Times New Roman"/>
          <w:i/>
          <w:iCs/>
          <w:kern w:val="0"/>
          <w:szCs w:val="24"/>
        </w:rPr>
        <w:t>27</w:t>
      </w:r>
      <w:r w:rsidRPr="006B2022">
        <w:rPr>
          <w:rFonts w:eastAsia="Times New Roman"/>
          <w:kern w:val="0"/>
          <w:szCs w:val="24"/>
        </w:rPr>
        <w:t xml:space="preserve">(1), 281–295. </w:t>
      </w:r>
      <w:hyperlink r:id="rId1" w:history="1">
        <w:r w:rsidRPr="006B2022">
          <w:rPr>
            <w:rFonts w:eastAsia="Times New Roman"/>
            <w:color w:val="0000FF"/>
            <w:kern w:val="0"/>
            <w:szCs w:val="24"/>
            <w:u w:val="single"/>
          </w:rPr>
          <w:t>https://doi.org/10.1038/s41380-021-01161-7</w:t>
        </w:r>
      </w:hyperlink>
    </w:p>
    <w:p w14:paraId="2EAF3F2B" w14:textId="77777777" w:rsidR="0016110E" w:rsidRDefault="0016110E" w:rsidP="006B2022">
      <w:pPr>
        <w:widowControl/>
        <w:spacing w:line="480" w:lineRule="auto"/>
        <w:ind w:firstLineChars="0" w:hanging="480"/>
        <w:jc w:val="left"/>
        <w:rPr>
          <w:rFonts w:eastAsia="Times New Roman"/>
          <w:kern w:val="0"/>
          <w:szCs w:val="24"/>
        </w:rPr>
      </w:pPr>
    </w:p>
    <w:bookmarkStart w:id="21" w:name="OLE_LINK34"/>
    <w:p w14:paraId="1360EFD0" w14:textId="77A97D42" w:rsidR="0016110E" w:rsidRDefault="00000000" w:rsidP="006B2022">
      <w:pPr>
        <w:widowControl/>
        <w:spacing w:line="480" w:lineRule="auto"/>
        <w:ind w:firstLineChars="0" w:hanging="480"/>
        <w:jc w:val="left"/>
        <w:rPr>
          <w:rFonts w:eastAsia="Times New Roman"/>
          <w:kern w:val="0"/>
          <w:szCs w:val="24"/>
        </w:rPr>
      </w:pPr>
      <w:r>
        <w:fldChar w:fldCharType="begin"/>
      </w:r>
      <w:r>
        <w:instrText>HYPERLINK "https://ourworldindata.org/depression-age-of-onset"</w:instrText>
      </w:r>
      <w:r>
        <w:fldChar w:fldCharType="separate"/>
      </w:r>
      <w:r w:rsidR="003D4FE5" w:rsidRPr="00FA4CF1">
        <w:rPr>
          <w:rStyle w:val="af0"/>
          <w:rFonts w:eastAsia="Times New Roman"/>
          <w:kern w:val="0"/>
          <w:szCs w:val="24"/>
        </w:rPr>
        <w:t>https://ourworldindata.org/depression-age-of-onset</w:t>
      </w:r>
      <w:r>
        <w:rPr>
          <w:rStyle w:val="af0"/>
          <w:rFonts w:eastAsia="Times New Roman"/>
          <w:kern w:val="0"/>
          <w:szCs w:val="24"/>
        </w:rPr>
        <w:fldChar w:fldCharType="end"/>
      </w:r>
      <w:bookmarkEnd w:id="21"/>
    </w:p>
    <w:p w14:paraId="48CA8919" w14:textId="77777777" w:rsidR="003D4FE5" w:rsidRDefault="003D4FE5" w:rsidP="006B2022">
      <w:pPr>
        <w:widowControl/>
        <w:spacing w:line="480" w:lineRule="auto"/>
        <w:ind w:firstLineChars="0" w:hanging="480"/>
        <w:jc w:val="left"/>
        <w:rPr>
          <w:rFonts w:eastAsia="Times New Roman"/>
          <w:kern w:val="0"/>
          <w:szCs w:val="24"/>
        </w:rPr>
      </w:pPr>
    </w:p>
    <w:bookmarkStart w:id="22" w:name="OLE_LINK35"/>
    <w:p w14:paraId="48E3B2D6" w14:textId="77777777" w:rsidR="003D4FE5" w:rsidRDefault="00000000" w:rsidP="006B2022">
      <w:pPr>
        <w:widowControl/>
        <w:spacing w:line="480" w:lineRule="auto"/>
        <w:ind w:firstLineChars="0" w:hanging="480"/>
        <w:jc w:val="left"/>
        <w:rPr>
          <w:rFonts w:eastAsia="Times New Roman"/>
          <w:kern w:val="0"/>
          <w:szCs w:val="24"/>
        </w:rPr>
      </w:pPr>
      <w:r>
        <w:fldChar w:fldCharType="begin"/>
      </w:r>
      <w:r>
        <w:instrText>HYPERLINK "https://www.nature.com/articles/nrn2513"</w:instrText>
      </w:r>
      <w:r>
        <w:fldChar w:fldCharType="separate"/>
      </w:r>
      <w:r w:rsidR="003D4FE5" w:rsidRPr="00FA4CF1">
        <w:rPr>
          <w:rStyle w:val="af0"/>
          <w:rFonts w:eastAsia="Times New Roman"/>
          <w:kern w:val="0"/>
          <w:szCs w:val="24"/>
        </w:rPr>
        <w:t>https://www.nature.com/articles/nrn2513</w:t>
      </w:r>
      <w:r>
        <w:rPr>
          <w:rStyle w:val="af0"/>
          <w:rFonts w:eastAsia="Times New Roman"/>
          <w:kern w:val="0"/>
          <w:szCs w:val="24"/>
        </w:rPr>
        <w:fldChar w:fldCharType="end"/>
      </w:r>
      <w:r w:rsidR="003D4FE5">
        <w:rPr>
          <w:rFonts w:eastAsia="Times New Roman"/>
          <w:kern w:val="0"/>
          <w:szCs w:val="24"/>
        </w:rPr>
        <w:t xml:space="preserve"> </w:t>
      </w:r>
      <w:bookmarkEnd w:id="22"/>
    </w:p>
    <w:p w14:paraId="1F671787" w14:textId="415083F9" w:rsidR="003D4FE5" w:rsidRDefault="003D4FE5" w:rsidP="006B2022">
      <w:pPr>
        <w:widowControl/>
        <w:spacing w:line="480" w:lineRule="auto"/>
        <w:ind w:firstLineChars="0" w:hanging="480"/>
        <w:jc w:val="left"/>
        <w:rPr>
          <w:rFonts w:ascii="宋体" w:hAnsi="宋体" w:cs="宋体"/>
          <w:kern w:val="0"/>
          <w:szCs w:val="24"/>
        </w:rPr>
      </w:pPr>
      <w:r>
        <w:rPr>
          <w:rFonts w:ascii="宋体" w:hAnsi="宋体" w:cs="宋体" w:hint="eastAsia"/>
          <w:kern w:val="0"/>
          <w:szCs w:val="24"/>
        </w:rPr>
        <w:t>中的图4</w:t>
      </w:r>
    </w:p>
    <w:p w14:paraId="77EE2E75" w14:textId="77777777" w:rsidR="003D4FE5" w:rsidRDefault="003D4FE5" w:rsidP="006B2022">
      <w:pPr>
        <w:widowControl/>
        <w:spacing w:line="480" w:lineRule="auto"/>
        <w:ind w:firstLineChars="0" w:hanging="480"/>
        <w:jc w:val="left"/>
        <w:rPr>
          <w:rFonts w:ascii="宋体" w:hAnsi="宋体" w:cs="宋体"/>
          <w:kern w:val="0"/>
          <w:szCs w:val="24"/>
        </w:rPr>
      </w:pPr>
    </w:p>
    <w:bookmarkStart w:id="23" w:name="OLE_LINK36"/>
    <w:p w14:paraId="4E95F7E3" w14:textId="43C90E3F" w:rsidR="003D4FE5" w:rsidRDefault="00000000" w:rsidP="006B2022">
      <w:pPr>
        <w:widowControl/>
        <w:spacing w:line="480" w:lineRule="auto"/>
        <w:ind w:firstLineChars="0" w:hanging="480"/>
        <w:jc w:val="left"/>
        <w:rPr>
          <w:rFonts w:ascii="宋体" w:hAnsi="宋体" w:cs="宋体"/>
          <w:kern w:val="0"/>
          <w:szCs w:val="24"/>
        </w:rPr>
      </w:pPr>
      <w:r>
        <w:fldChar w:fldCharType="begin"/>
      </w:r>
      <w:r>
        <w:instrText>HYPERLINK "https://www.nature.com/articles/nature16030"</w:instrText>
      </w:r>
      <w:r>
        <w:fldChar w:fldCharType="separate"/>
      </w:r>
      <w:r w:rsidR="003D4FE5" w:rsidRPr="00FA4CF1">
        <w:rPr>
          <w:rStyle w:val="af0"/>
          <w:rFonts w:ascii="宋体" w:hAnsi="宋体" w:cs="宋体"/>
          <w:kern w:val="0"/>
          <w:szCs w:val="24"/>
        </w:rPr>
        <w:t>https://www.nature.com/articles/nature16030</w:t>
      </w:r>
      <w:r>
        <w:rPr>
          <w:rStyle w:val="af0"/>
          <w:rFonts w:ascii="宋体" w:hAnsi="宋体" w:cs="宋体"/>
          <w:kern w:val="0"/>
          <w:szCs w:val="24"/>
        </w:rPr>
        <w:fldChar w:fldCharType="end"/>
      </w:r>
      <w:bookmarkEnd w:id="23"/>
    </w:p>
    <w:p w14:paraId="6764A318" w14:textId="3437BB3E" w:rsidR="003D4FE5" w:rsidRDefault="003D4FE5" w:rsidP="006B2022">
      <w:pPr>
        <w:widowControl/>
        <w:spacing w:line="480" w:lineRule="auto"/>
        <w:ind w:firstLineChars="0" w:hanging="480"/>
        <w:jc w:val="left"/>
        <w:rPr>
          <w:rFonts w:ascii="宋体" w:hAnsi="宋体" w:cs="宋体"/>
          <w:kern w:val="0"/>
          <w:szCs w:val="24"/>
        </w:rPr>
      </w:pPr>
      <w:r>
        <w:rPr>
          <w:rFonts w:ascii="宋体" w:hAnsi="宋体" w:cs="宋体" w:hint="eastAsia"/>
          <w:kern w:val="0"/>
          <w:szCs w:val="24"/>
        </w:rPr>
        <w:t>中的图</w:t>
      </w:r>
      <w:r>
        <w:rPr>
          <w:rFonts w:ascii="宋体" w:hAnsi="宋体" w:cs="宋体"/>
          <w:kern w:val="0"/>
          <w:szCs w:val="24"/>
        </w:rPr>
        <w:t>1</w:t>
      </w:r>
    </w:p>
    <w:p w14:paraId="128FCAEC" w14:textId="77777777" w:rsidR="003D4FE5" w:rsidRDefault="003D4FE5" w:rsidP="006B2022">
      <w:pPr>
        <w:widowControl/>
        <w:spacing w:line="480" w:lineRule="auto"/>
        <w:ind w:firstLineChars="0" w:hanging="480"/>
        <w:jc w:val="left"/>
        <w:rPr>
          <w:rFonts w:eastAsia="Times New Roman"/>
          <w:kern w:val="0"/>
          <w:szCs w:val="24"/>
        </w:rPr>
      </w:pPr>
    </w:p>
    <w:p w14:paraId="42F05B2E" w14:textId="0F31246F" w:rsidR="003D4FE5" w:rsidRPr="006B2022" w:rsidRDefault="003D4FE5" w:rsidP="006B2022">
      <w:pPr>
        <w:widowControl/>
        <w:spacing w:line="480" w:lineRule="auto"/>
        <w:ind w:firstLineChars="0" w:hanging="480"/>
        <w:jc w:val="left"/>
        <w:rPr>
          <w:rFonts w:eastAsia="Times New Roman"/>
          <w:kern w:val="0"/>
          <w:szCs w:val="24"/>
        </w:rPr>
      </w:pPr>
      <w:r>
        <w:rPr>
          <w:rFonts w:ascii="宋体" w:hAnsi="宋体" w:cs="宋体" w:hint="eastAsia"/>
          <w:kern w:val="0"/>
          <w:szCs w:val="24"/>
        </w:rPr>
        <w:t>可能需要找找这些原始的文献</w:t>
      </w:r>
    </w:p>
    <w:p w14:paraId="69A61136" w14:textId="4C54F9AB" w:rsidR="006B2022" w:rsidRDefault="006B2022">
      <w:pPr>
        <w:pStyle w:val="a7"/>
        <w:ind w:firstLine="480"/>
      </w:pPr>
    </w:p>
  </w:comment>
  <w:comment w:id="19" w:author="浩远 汪" w:date="2024-01-03T18:02:00Z" w:initials="浩汪">
    <w:p w14:paraId="7D99BAA5" w14:textId="77777777" w:rsidR="00EB5700" w:rsidRDefault="00CE3DC7" w:rsidP="00FF2B3B">
      <w:pPr>
        <w:pStyle w:val="a7"/>
        <w:ind w:firstLine="320"/>
      </w:pPr>
      <w:r>
        <w:rPr>
          <w:rStyle w:val="a9"/>
        </w:rPr>
        <w:annotationRef/>
      </w:r>
      <w:proofErr w:type="gramStart"/>
      <w:r w:rsidRPr="00EB5700">
        <w:t>传鹏好</w:t>
      </w:r>
      <w:proofErr w:type="gramEnd"/>
    </w:p>
    <w:p w14:paraId="7CD792E8" w14:textId="7F87FDDC" w:rsidR="00EB5700" w:rsidRDefault="00CE3DC7" w:rsidP="00FF2B3B">
      <w:pPr>
        <w:pStyle w:val="a7"/>
        <w:ind w:firstLine="480"/>
        <w:rPr>
          <w:kern w:val="0"/>
          <w:szCs w:val="24"/>
        </w:rPr>
      </w:pPr>
      <w:r w:rsidRPr="00EB5700">
        <w:rPr>
          <w:rFonts w:eastAsia="Times New Roman"/>
          <w:kern w:val="0"/>
          <w:szCs w:val="24"/>
        </w:rPr>
        <w:t>Age at onset of mental disorders worldwide: Large-scale meta-analysis of 192 epidemiological studies</w:t>
      </w:r>
      <w:r w:rsidRPr="00EB5700">
        <w:rPr>
          <w:kern w:val="0"/>
          <w:szCs w:val="24"/>
        </w:rPr>
        <w:t>的结果是</w:t>
      </w:r>
      <w:r w:rsidR="000C2FEB" w:rsidRPr="00EB5700">
        <w:rPr>
          <w:kern w:val="0"/>
          <w:szCs w:val="24"/>
        </w:rPr>
        <w:t>抑郁的</w:t>
      </w:r>
      <w:r w:rsidR="000C2FEB" w:rsidRPr="00EB5700">
        <w:rPr>
          <w:kern w:val="0"/>
          <w:szCs w:val="24"/>
        </w:rPr>
        <w:t>Peak age at onset (years)</w:t>
      </w:r>
      <w:r w:rsidR="000C2FEB" w:rsidRPr="00EB5700">
        <w:rPr>
          <w:kern w:val="0"/>
          <w:szCs w:val="24"/>
        </w:rPr>
        <w:t>在</w:t>
      </w:r>
      <w:r w:rsidR="000C2FEB" w:rsidRPr="00EB5700">
        <w:rPr>
          <w:kern w:val="0"/>
          <w:szCs w:val="24"/>
        </w:rPr>
        <w:t>1</w:t>
      </w:r>
      <w:r w:rsidR="00A86DCA">
        <w:rPr>
          <w:kern w:val="0"/>
          <w:szCs w:val="24"/>
        </w:rPr>
        <w:t>9.5</w:t>
      </w:r>
      <w:r w:rsidR="000C2FEB" w:rsidRPr="00EB5700">
        <w:rPr>
          <w:kern w:val="0"/>
          <w:szCs w:val="24"/>
        </w:rPr>
        <w:t>岁。</w:t>
      </w:r>
    </w:p>
    <w:p w14:paraId="7CFE0052" w14:textId="50FFB535" w:rsidR="00FF2B3B" w:rsidRDefault="00FF2B3B" w:rsidP="00FF2B3B">
      <w:pPr>
        <w:pStyle w:val="a7"/>
        <w:ind w:firstLine="480"/>
      </w:pPr>
      <w:r w:rsidRPr="00EB5700">
        <w:rPr>
          <w:kern w:val="0"/>
          <w:szCs w:val="24"/>
        </w:rPr>
        <w:br/>
      </w:r>
      <w:r w:rsidRPr="00EB5700">
        <w:t xml:space="preserve">Why do many psychiatric disorders emerge during </w:t>
      </w:r>
      <w:proofErr w:type="gramStart"/>
      <w:r w:rsidRPr="00EB5700">
        <w:t>adolescence?</w:t>
      </w:r>
      <w:r w:rsidRPr="00EB5700">
        <w:t>的图</w:t>
      </w:r>
      <w:proofErr w:type="gramEnd"/>
      <w:r w:rsidRPr="00EB5700">
        <w:t>4</w:t>
      </w:r>
      <w:r w:rsidRPr="00EB5700">
        <w:t>只有</w:t>
      </w:r>
      <w:r w:rsidRPr="00EB5700">
        <w:t>Mood disorders</w:t>
      </w:r>
      <w:r w:rsidRPr="00EB5700">
        <w:t>没有抑郁呀，这篇文章提供了一些青春期抑郁发展的机制，已补充。</w:t>
      </w:r>
    </w:p>
    <w:p w14:paraId="2E6EE7D8" w14:textId="77777777" w:rsidR="00EB5700" w:rsidRPr="00EB5700" w:rsidRDefault="00EB5700" w:rsidP="00FF2B3B">
      <w:pPr>
        <w:pStyle w:val="a7"/>
        <w:ind w:firstLine="480"/>
      </w:pPr>
    </w:p>
    <w:p w14:paraId="643C6386" w14:textId="77777777" w:rsidR="00EB5700" w:rsidRPr="00EB5700" w:rsidRDefault="00EB5700" w:rsidP="00FF2B3B">
      <w:pPr>
        <w:pStyle w:val="a7"/>
        <w:ind w:firstLine="480"/>
      </w:pPr>
      <w:r w:rsidRPr="00EB5700">
        <w:t>A focus on adolescence to reduce neurological, mental health and substance-use disability</w:t>
      </w:r>
    </w:p>
    <w:p w14:paraId="164732E0" w14:textId="77777777" w:rsidR="00FF2B3B" w:rsidRPr="00EB5700" w:rsidRDefault="00EB5700" w:rsidP="00FF2B3B">
      <w:pPr>
        <w:pStyle w:val="a7"/>
        <w:ind w:firstLine="480"/>
      </w:pPr>
      <w:r w:rsidRPr="00EB5700">
        <w:t>的</w:t>
      </w:r>
      <w:bookmarkStart w:id="24" w:name="OLE_LINK42"/>
      <w:r w:rsidRPr="00EB5700">
        <w:t>图</w:t>
      </w:r>
      <w:r w:rsidRPr="00EB5700">
        <w:t>1</w:t>
      </w:r>
      <w:r w:rsidRPr="00EB5700">
        <w:t>纵轴为</w:t>
      </w:r>
      <w:r w:rsidRPr="00EB5700">
        <w:t xml:space="preserve">Disability-adjusted life years </w:t>
      </w:r>
    </w:p>
    <w:p w14:paraId="50D66F3F" w14:textId="77777777" w:rsidR="00EB5700" w:rsidRDefault="00EB5700" w:rsidP="00FF2B3B">
      <w:pPr>
        <w:pStyle w:val="a7"/>
        <w:ind w:firstLine="480"/>
        <w:rPr>
          <w:color w:val="2A2B2E"/>
          <w:sz w:val="21"/>
          <w:szCs w:val="21"/>
          <w:shd w:val="clear" w:color="auto" w:fill="FFFFFF"/>
        </w:rPr>
      </w:pPr>
      <w:r w:rsidRPr="00EB5700">
        <w:t>这个词我搜索了一下貌似是目前人群健康状态，和无人受疾病伤残困扰、长寿的理想健康状态之间的差距，换言之就是疾病负担程度。</w:t>
      </w:r>
      <w:r>
        <w:rPr>
          <w:rFonts w:hint="eastAsia"/>
        </w:rPr>
        <w:t>结果是</w:t>
      </w:r>
      <w:bookmarkStart w:id="25" w:name="OLE_LINK26"/>
      <w:r w:rsidRPr="00EB5700">
        <w:rPr>
          <w:color w:val="2A2B2E"/>
          <w:sz w:val="21"/>
          <w:szCs w:val="21"/>
          <w:shd w:val="clear" w:color="auto" w:fill="FFFFFF"/>
        </w:rPr>
        <w:t>儿童晚期和青春期</w:t>
      </w:r>
      <w:bookmarkEnd w:id="25"/>
      <w:r w:rsidRPr="00EB5700">
        <w:rPr>
          <w:color w:val="2A2B2E"/>
          <w:sz w:val="21"/>
          <w:szCs w:val="21"/>
          <w:shd w:val="clear" w:color="auto" w:fill="FFFFFF"/>
        </w:rPr>
        <w:t>负担比较重。</w:t>
      </w:r>
      <w:r>
        <w:rPr>
          <w:rFonts w:hint="eastAsia"/>
          <w:color w:val="2A2B2E"/>
          <w:sz w:val="21"/>
          <w:szCs w:val="21"/>
          <w:shd w:val="clear" w:color="auto" w:fill="FFFFFF"/>
        </w:rPr>
        <w:t>也补充进去了。</w:t>
      </w:r>
      <w:bookmarkEnd w:id="24"/>
    </w:p>
    <w:p w14:paraId="5E1451A2" w14:textId="77777777" w:rsidR="00EB5700" w:rsidRDefault="00EB5700" w:rsidP="00FF2B3B">
      <w:pPr>
        <w:pStyle w:val="a7"/>
        <w:ind w:firstLine="420"/>
        <w:rPr>
          <w:color w:val="2A2B2E"/>
          <w:sz w:val="21"/>
          <w:szCs w:val="21"/>
          <w:shd w:val="clear" w:color="auto" w:fill="FFFFFF"/>
        </w:rPr>
      </w:pPr>
    </w:p>
    <w:p w14:paraId="3C42ACD4" w14:textId="659BBC83" w:rsidR="00EB5700" w:rsidRDefault="00EB5700" w:rsidP="00FF2B3B">
      <w:pPr>
        <w:pStyle w:val="a7"/>
        <w:ind w:firstLine="480"/>
      </w:pPr>
    </w:p>
  </w:comment>
  <w:comment w:id="17" w:author="浩远 汪" w:date="2024-01-03T19:13:00Z" w:initials="浩汪">
    <w:p w14:paraId="6882BA3C" w14:textId="757A3A3A" w:rsidR="003038B4" w:rsidRDefault="003038B4">
      <w:pPr>
        <w:pStyle w:val="a7"/>
        <w:ind w:firstLine="320"/>
      </w:pPr>
      <w:r>
        <w:rPr>
          <w:rStyle w:val="a9"/>
        </w:rPr>
        <w:annotationRef/>
      </w:r>
      <w:r>
        <w:rPr>
          <w:rFonts w:hint="eastAsia"/>
        </w:rPr>
        <w:t>发病越来越早</w:t>
      </w:r>
      <w:hyperlink r:id="rId2" w:history="1">
        <w:r w:rsidRPr="00FA4CF1">
          <w:rPr>
            <w:rStyle w:val="af0"/>
            <w:rFonts w:eastAsia="Times New Roman"/>
            <w:kern w:val="0"/>
            <w:szCs w:val="24"/>
          </w:rPr>
          <w:t>https://ourworldindata.org/depression-age-of-onset</w:t>
        </w:r>
      </w:hyperlink>
      <w:r>
        <w:rPr>
          <w:rStyle w:val="af0"/>
          <w:rFonts w:ascii="宋体" w:hAnsi="宋体" w:cs="宋体" w:hint="eastAsia"/>
          <w:kern w:val="0"/>
          <w:szCs w:val="24"/>
        </w:rPr>
        <w:t>这个网站提到了，十岁左右是网站的图2看出来的吗？</w:t>
      </w:r>
    </w:p>
  </w:comment>
  <w:comment w:id="27" w:author="Chuan-Peng Hu" w:date="2023-12-29T14:44:00Z" w:initials="CPH">
    <w:p w14:paraId="6EC3FDDB" w14:textId="56D0B64D" w:rsidR="005604BF" w:rsidRDefault="005604BF">
      <w:pPr>
        <w:pStyle w:val="a7"/>
        <w:ind w:firstLine="320"/>
      </w:pPr>
      <w:r>
        <w:rPr>
          <w:rStyle w:val="a9"/>
        </w:rPr>
        <w:annotationRef/>
      </w:r>
      <w:r>
        <w:rPr>
          <w:rFonts w:hint="eastAsia"/>
        </w:rPr>
        <w:t>把年轻一点的也发上来。</w:t>
      </w:r>
    </w:p>
  </w:comment>
  <w:comment w:id="28" w:author="浩远 汪" w:date="2024-01-02T15:57:00Z" w:initials="浩汪">
    <w:p w14:paraId="462E523F" w14:textId="1AC19816" w:rsidR="00BE19CC" w:rsidRPr="00BE19CC" w:rsidRDefault="00BE19CC">
      <w:pPr>
        <w:pStyle w:val="a7"/>
        <w:ind w:firstLine="320"/>
      </w:pPr>
      <w:r>
        <w:rPr>
          <w:rStyle w:val="a9"/>
        </w:rPr>
        <w:annotationRef/>
      </w:r>
      <w:r>
        <w:rPr>
          <w:rFonts w:hint="eastAsia"/>
        </w:rPr>
        <w:t>中科院的这篇文章年龄范围是</w:t>
      </w:r>
      <w:r>
        <w:rPr>
          <w:rFonts w:hint="eastAsia"/>
        </w:rPr>
        <w:t>1</w:t>
      </w:r>
      <w:r>
        <w:t>8-78</w:t>
      </w:r>
      <w:r>
        <w:rPr>
          <w:rFonts w:hint="eastAsia"/>
        </w:rPr>
        <w:t>，</w:t>
      </w:r>
      <w:r>
        <w:rPr>
          <w:rFonts w:hint="eastAsia"/>
        </w:rPr>
        <w:t>1</w:t>
      </w:r>
      <w:r>
        <w:t>8-24</w:t>
      </w:r>
      <w:r>
        <w:rPr>
          <w:rFonts w:hint="eastAsia"/>
        </w:rPr>
        <w:t>是最小的。</w:t>
      </w:r>
    </w:p>
  </w:comment>
  <w:comment w:id="29" w:author="Hu Chuan-Peng" w:date="2023-11-18T14:32:00Z" w:initials="HC">
    <w:p w14:paraId="22ABA56D" w14:textId="77777777" w:rsidR="00FC1EED" w:rsidRDefault="00FC1EED" w:rsidP="00FC1EED">
      <w:pPr>
        <w:pStyle w:val="a7"/>
        <w:ind w:firstLine="320"/>
      </w:pPr>
      <w:r>
        <w:rPr>
          <w:rStyle w:val="a9"/>
        </w:rPr>
        <w:annotationRef/>
      </w:r>
      <w:r>
        <w:rPr>
          <w:rFonts w:hint="eastAsia"/>
        </w:rPr>
        <w:t>这里可以加上目前找到的比较有影响力的调查了。</w:t>
      </w:r>
    </w:p>
  </w:comment>
  <w:comment w:id="30" w:author="浩远 汪" w:date="2023-11-19T16:39:00Z" w:initials="浩汪">
    <w:p w14:paraId="2DF61413" w14:textId="77777777" w:rsidR="00FC1EED" w:rsidRDefault="00FC1EED" w:rsidP="00FC1EED">
      <w:pPr>
        <w:pStyle w:val="a7"/>
        <w:ind w:firstLine="320"/>
      </w:pPr>
      <w:r>
        <w:rPr>
          <w:rStyle w:val="a9"/>
        </w:rPr>
        <w:annotationRef/>
      </w:r>
      <w:r>
        <w:rPr>
          <w:rStyle w:val="a9"/>
        </w:rPr>
        <w:annotationRef/>
      </w:r>
      <w:r>
        <w:rPr>
          <w:rFonts w:hint="eastAsia"/>
        </w:rPr>
        <w:t>好的，这个上次您说了后我有记录。</w:t>
      </w:r>
    </w:p>
    <w:p w14:paraId="546CEFB2" w14:textId="77777777" w:rsidR="00FC1EED" w:rsidRPr="00F545D7" w:rsidRDefault="00FC1EED" w:rsidP="00FC1EED">
      <w:pPr>
        <w:pStyle w:val="a7"/>
        <w:ind w:firstLine="480"/>
      </w:pPr>
    </w:p>
  </w:comment>
  <w:comment w:id="31" w:author="Hu Chuan-Peng" w:date="2023-11-21T11:16:00Z" w:initials="HC">
    <w:p w14:paraId="723474D9" w14:textId="77777777" w:rsidR="00FC1EED" w:rsidRDefault="00FC1EED" w:rsidP="00FC1EED">
      <w:pPr>
        <w:pStyle w:val="a7"/>
        <w:ind w:firstLine="320"/>
      </w:pPr>
      <w:r>
        <w:rPr>
          <w:rStyle w:val="a9"/>
        </w:rPr>
        <w:annotationRef/>
      </w:r>
      <w:r>
        <w:rPr>
          <w:rFonts w:hint="eastAsia"/>
        </w:rPr>
        <w:t>如有可能，列一个表</w:t>
      </w:r>
    </w:p>
  </w:comment>
  <w:comment w:id="32" w:author="浩远 汪" w:date="2024-01-03T15:54:00Z" w:initials="浩汪">
    <w:p w14:paraId="77AAC7D4" w14:textId="77777777" w:rsidR="00BF63BB" w:rsidRDefault="00BF63BB" w:rsidP="00BF63BB">
      <w:pPr>
        <w:pStyle w:val="a7"/>
        <w:ind w:firstLine="320"/>
      </w:pPr>
      <w:r>
        <w:rPr>
          <w:rStyle w:val="a9"/>
        </w:rPr>
        <w:annotationRef/>
      </w:r>
      <w:r>
        <w:rPr>
          <w:rStyle w:val="a9"/>
        </w:rPr>
        <w:annotationRef/>
      </w:r>
      <w:r>
        <w:rPr>
          <w:rFonts w:hint="eastAsia"/>
        </w:rPr>
        <w:t>没找到这篇文章呀</w:t>
      </w:r>
    </w:p>
    <w:p w14:paraId="1EEEDFB7" w14:textId="6DC1147D" w:rsidR="00BF63BB" w:rsidRPr="00BF63BB" w:rsidRDefault="00BF63BB">
      <w:pPr>
        <w:pStyle w:val="a7"/>
        <w:ind w:firstLine="480"/>
      </w:pPr>
    </w:p>
  </w:comment>
  <w:comment w:id="34" w:author="Chuan-Peng Hu" w:date="2023-12-29T14:49:00Z" w:initials="CPH">
    <w:p w14:paraId="050B7849" w14:textId="0AC7841B" w:rsidR="00A30871" w:rsidRDefault="00A30871">
      <w:pPr>
        <w:pStyle w:val="a7"/>
        <w:ind w:firstLine="320"/>
      </w:pPr>
      <w:r>
        <w:rPr>
          <w:rStyle w:val="a9"/>
        </w:rPr>
        <w:annotationRef/>
      </w:r>
      <w:r>
        <w:rPr>
          <w:rFonts w:hint="eastAsia"/>
        </w:rPr>
        <w:t>还是</w:t>
      </w:r>
      <w:proofErr w:type="gramStart"/>
      <w:r>
        <w:rPr>
          <w:rFonts w:hint="eastAsia"/>
        </w:rPr>
        <w:t>先全球</w:t>
      </w:r>
      <w:proofErr w:type="gramEnd"/>
      <w:r>
        <w:rPr>
          <w:rFonts w:hint="eastAsia"/>
        </w:rPr>
        <w:t>/</w:t>
      </w:r>
      <w:r>
        <w:rPr>
          <w:rFonts w:hint="eastAsia"/>
        </w:rPr>
        <w:t>美国，再中国，不过这一段全球和美国</w:t>
      </w:r>
      <w:r>
        <w:rPr>
          <w:rFonts w:hint="eastAsia"/>
        </w:rPr>
        <w:t>/</w:t>
      </w:r>
      <w:r>
        <w:rPr>
          <w:rFonts w:hint="eastAsia"/>
        </w:rPr>
        <w:t>欧洲一两句话就完了。</w:t>
      </w:r>
    </w:p>
  </w:comment>
  <w:comment w:id="35" w:author="浩远 汪" w:date="2024-01-03T15:54:00Z" w:initials="浩汪">
    <w:p w14:paraId="233BDEA5" w14:textId="2D23E673" w:rsidR="00BF63BB" w:rsidRDefault="00BF63BB">
      <w:pPr>
        <w:pStyle w:val="a7"/>
        <w:ind w:firstLine="320"/>
      </w:pPr>
      <w:r>
        <w:rPr>
          <w:rStyle w:val="a9"/>
        </w:rPr>
        <w:annotationRef/>
      </w:r>
      <w:r>
        <w:rPr>
          <w:rFonts w:hint="eastAsia"/>
        </w:rPr>
        <w:t>找了一些大规模调查，发现美国</w:t>
      </w:r>
      <w:proofErr w:type="gramStart"/>
      <w:r>
        <w:rPr>
          <w:rFonts w:hint="eastAsia"/>
        </w:rPr>
        <w:t>跟全球</w:t>
      </w:r>
      <w:proofErr w:type="gramEnd"/>
      <w:r>
        <w:rPr>
          <w:rFonts w:hint="eastAsia"/>
        </w:rPr>
        <w:t>他们挺多用的是面谈，中国倒都是用问卷。</w:t>
      </w:r>
    </w:p>
  </w:comment>
  <w:comment w:id="38" w:author="Chuan-Peng Hu" w:date="2023-12-29T14:51:00Z" w:initials="CPH">
    <w:p w14:paraId="245D5F50" w14:textId="0F66E383" w:rsidR="009F1D81" w:rsidRDefault="009F1D81">
      <w:pPr>
        <w:pStyle w:val="a7"/>
        <w:ind w:firstLine="320"/>
      </w:pPr>
      <w:r>
        <w:rPr>
          <w:rStyle w:val="a9"/>
        </w:rPr>
        <w:annotationRef/>
      </w:r>
      <w:r>
        <w:rPr>
          <w:rFonts w:hint="eastAsia"/>
        </w:rPr>
        <w:t>既要包括</w:t>
      </w:r>
      <w:r w:rsidR="001830EB">
        <w:rPr>
          <w:rFonts w:hint="eastAsia"/>
        </w:rPr>
        <w:t>心理学</w:t>
      </w:r>
      <w:r w:rsidR="001830EB">
        <w:rPr>
          <w:rFonts w:hint="eastAsia"/>
        </w:rPr>
        <w:t>/</w:t>
      </w:r>
      <w:r>
        <w:rPr>
          <w:rFonts w:hint="eastAsia"/>
        </w:rPr>
        <w:t>精神病学</w:t>
      </w:r>
      <w:r w:rsidR="001830EB">
        <w:rPr>
          <w:rFonts w:hint="eastAsia"/>
        </w:rPr>
        <w:t>专业的</w:t>
      </w:r>
      <w:r>
        <w:rPr>
          <w:rFonts w:hint="eastAsia"/>
        </w:rPr>
        <w:t>，也要包括其他有影响力的大调查。</w:t>
      </w:r>
    </w:p>
  </w:comment>
  <w:comment w:id="39" w:author="浩远 汪" w:date="2024-01-03T15:59:00Z" w:initials="浩汪">
    <w:p w14:paraId="693A6BA1" w14:textId="077ED56A" w:rsidR="00BF63BB" w:rsidRDefault="00BF63BB">
      <w:pPr>
        <w:pStyle w:val="a7"/>
        <w:ind w:firstLine="320"/>
      </w:pPr>
      <w:r>
        <w:rPr>
          <w:rStyle w:val="a9"/>
        </w:rPr>
        <w:annotationRef/>
      </w:r>
      <w:r>
        <w:rPr>
          <w:rFonts w:hint="eastAsia"/>
        </w:rPr>
        <w:t>加了一些，您看看是否还得再补充</w:t>
      </w:r>
    </w:p>
  </w:comment>
  <w:comment w:id="40" w:author="Chuan-Peng Hu" w:date="2023-12-29T14:45:00Z" w:initials="CPH">
    <w:p w14:paraId="1D990CF6" w14:textId="433F1A10" w:rsidR="00C2367B" w:rsidRDefault="00C2367B">
      <w:pPr>
        <w:pStyle w:val="a7"/>
        <w:ind w:firstLine="320"/>
      </w:pPr>
      <w:r>
        <w:rPr>
          <w:rStyle w:val="a9"/>
        </w:rPr>
        <w:annotationRef/>
      </w:r>
      <w:r>
        <w:rPr>
          <w:rFonts w:hint="eastAsia"/>
        </w:rPr>
        <w:t>加上参考文献</w:t>
      </w:r>
    </w:p>
  </w:comment>
  <w:comment w:id="41" w:author="浩远 汪" w:date="2024-01-03T16:00:00Z" w:initials="浩汪">
    <w:p w14:paraId="27CE00E0" w14:textId="34361E4D" w:rsidR="00BF63BB" w:rsidRDefault="00BF63BB">
      <w:pPr>
        <w:pStyle w:val="a7"/>
        <w:ind w:firstLine="320"/>
      </w:pPr>
      <w:r>
        <w:rPr>
          <w:rStyle w:val="a9"/>
        </w:rPr>
        <w:annotationRef/>
      </w:r>
      <w:r>
        <w:rPr>
          <w:rFonts w:hint="eastAsia"/>
        </w:rPr>
        <w:t>已加</w:t>
      </w:r>
    </w:p>
  </w:comment>
  <w:comment w:id="46" w:author="Chuan-Peng Hu" w:date="2023-12-29T15:09:00Z" w:initials="CPH">
    <w:p w14:paraId="3991ABAC" w14:textId="77777777" w:rsidR="00F74BA3" w:rsidRPr="00F74BA3" w:rsidRDefault="00F74BA3" w:rsidP="00F74BA3">
      <w:pPr>
        <w:widowControl/>
        <w:spacing w:line="480" w:lineRule="auto"/>
        <w:ind w:firstLineChars="0" w:hanging="480"/>
        <w:jc w:val="left"/>
        <w:rPr>
          <w:rFonts w:eastAsia="Times New Roman"/>
          <w:kern w:val="0"/>
          <w:szCs w:val="24"/>
        </w:rPr>
      </w:pPr>
      <w:r>
        <w:rPr>
          <w:rStyle w:val="a9"/>
        </w:rPr>
        <w:annotationRef/>
      </w:r>
      <w:r w:rsidRPr="00F74BA3">
        <w:rPr>
          <w:rFonts w:eastAsia="Times New Roman"/>
          <w:kern w:val="0"/>
          <w:szCs w:val="24"/>
        </w:rPr>
        <w:t xml:space="preserve">Fried, E. I., </w:t>
      </w:r>
      <w:proofErr w:type="spellStart"/>
      <w:r w:rsidRPr="00F74BA3">
        <w:rPr>
          <w:rFonts w:eastAsia="Times New Roman"/>
          <w:kern w:val="0"/>
          <w:szCs w:val="24"/>
        </w:rPr>
        <w:t>Epskamp</w:t>
      </w:r>
      <w:proofErr w:type="spellEnd"/>
      <w:r w:rsidRPr="00F74BA3">
        <w:rPr>
          <w:rFonts w:eastAsia="Times New Roman"/>
          <w:kern w:val="0"/>
          <w:szCs w:val="24"/>
        </w:rPr>
        <w:t xml:space="preserve">, S., Nesse, R. M., </w:t>
      </w:r>
      <w:proofErr w:type="spellStart"/>
      <w:r w:rsidRPr="00F74BA3">
        <w:rPr>
          <w:rFonts w:eastAsia="Times New Roman"/>
          <w:kern w:val="0"/>
          <w:szCs w:val="24"/>
        </w:rPr>
        <w:t>Tuerlinckx</w:t>
      </w:r>
      <w:proofErr w:type="spellEnd"/>
      <w:r w:rsidRPr="00F74BA3">
        <w:rPr>
          <w:rFonts w:eastAsia="Times New Roman"/>
          <w:kern w:val="0"/>
          <w:szCs w:val="24"/>
        </w:rPr>
        <w:t xml:space="preserve">, F., &amp; Borsboom, D. (2016). What are “good” depression symptoms? Comparing the centrality of DSM and non-DSM symptoms of depression in a network analysis. </w:t>
      </w:r>
      <w:r w:rsidRPr="00F74BA3">
        <w:rPr>
          <w:rFonts w:eastAsia="Times New Roman"/>
          <w:i/>
          <w:iCs/>
          <w:kern w:val="0"/>
          <w:szCs w:val="24"/>
        </w:rPr>
        <w:t>Journal of Affective Disorders</w:t>
      </w:r>
      <w:r w:rsidRPr="00F74BA3">
        <w:rPr>
          <w:rFonts w:eastAsia="Times New Roman"/>
          <w:kern w:val="0"/>
          <w:szCs w:val="24"/>
        </w:rPr>
        <w:t xml:space="preserve">, </w:t>
      </w:r>
      <w:r w:rsidRPr="00F74BA3">
        <w:rPr>
          <w:rFonts w:eastAsia="Times New Roman"/>
          <w:i/>
          <w:iCs/>
          <w:kern w:val="0"/>
          <w:szCs w:val="24"/>
        </w:rPr>
        <w:t>189</w:t>
      </w:r>
      <w:r w:rsidRPr="00F74BA3">
        <w:rPr>
          <w:rFonts w:eastAsia="Times New Roman"/>
          <w:kern w:val="0"/>
          <w:szCs w:val="24"/>
        </w:rPr>
        <w:t xml:space="preserve">, 314–320. </w:t>
      </w:r>
      <w:hyperlink r:id="rId3" w:history="1">
        <w:r w:rsidRPr="00F74BA3">
          <w:rPr>
            <w:rFonts w:eastAsia="Times New Roman"/>
            <w:color w:val="0000FF"/>
            <w:kern w:val="0"/>
            <w:szCs w:val="24"/>
            <w:u w:val="single"/>
          </w:rPr>
          <w:t>https://doi.org/10.1016/j.jad.2015.09.005</w:t>
        </w:r>
      </w:hyperlink>
    </w:p>
    <w:p w14:paraId="3E3BCD18" w14:textId="2473A83F" w:rsidR="00F74BA3" w:rsidRPr="00F74BA3" w:rsidRDefault="00F74BA3" w:rsidP="00F74BA3">
      <w:pPr>
        <w:pStyle w:val="a7"/>
        <w:ind w:firstLineChars="81" w:firstLine="195"/>
        <w:rPr>
          <w:b/>
          <w:bCs/>
        </w:rPr>
      </w:pPr>
    </w:p>
  </w:comment>
  <w:comment w:id="50" w:author="Chuan-Peng Hu" w:date="2023-12-29T15:14:00Z" w:initials="CPH">
    <w:p w14:paraId="4231D2B1" w14:textId="3A72D8CC" w:rsidR="00F74BA3" w:rsidRDefault="00F74BA3">
      <w:pPr>
        <w:pStyle w:val="a7"/>
        <w:ind w:firstLine="320"/>
      </w:pPr>
      <w:r>
        <w:rPr>
          <w:rStyle w:val="a9"/>
        </w:rPr>
        <w:annotationRef/>
      </w:r>
      <w:r>
        <w:rPr>
          <w:rFonts w:hint="eastAsia"/>
        </w:rPr>
        <w:t>这个与我们重点不相关，可以不用提。</w:t>
      </w:r>
    </w:p>
  </w:comment>
  <w:comment w:id="51" w:author="浩远 汪" w:date="2024-01-02T15:19:00Z" w:initials="浩汪">
    <w:p w14:paraId="404BB15B" w14:textId="7B36277F" w:rsidR="00D118C4" w:rsidRDefault="00D118C4">
      <w:pPr>
        <w:pStyle w:val="a7"/>
        <w:ind w:firstLine="320"/>
      </w:pPr>
      <w:r>
        <w:rPr>
          <w:rStyle w:val="a9"/>
        </w:rPr>
        <w:annotationRef/>
      </w:r>
      <w:r>
        <w:rPr>
          <w:rFonts w:hint="eastAsia"/>
        </w:rPr>
        <w:t>好的</w:t>
      </w:r>
    </w:p>
  </w:comment>
  <w:comment w:id="53" w:author="Chuan-Peng Hu" w:date="2023-12-29T15:16:00Z" w:initials="CPH">
    <w:p w14:paraId="5BD51941" w14:textId="6F2BF2B8" w:rsidR="00AE4406" w:rsidRDefault="00AE4406">
      <w:pPr>
        <w:pStyle w:val="a7"/>
        <w:ind w:firstLine="320"/>
      </w:pPr>
      <w:r>
        <w:rPr>
          <w:rStyle w:val="a9"/>
        </w:rPr>
        <w:annotationRef/>
      </w:r>
      <w:r>
        <w:rPr>
          <w:rFonts w:hint="eastAsia"/>
        </w:rPr>
        <w:t>这个是什么意思？</w:t>
      </w:r>
      <w:r w:rsidR="008B150A">
        <w:rPr>
          <w:rFonts w:hint="eastAsia"/>
        </w:rPr>
        <w:t>没看懂</w:t>
      </w:r>
    </w:p>
  </w:comment>
  <w:comment w:id="54" w:author="浩远 汪" w:date="2024-01-02T15:17:00Z" w:initials="浩汪">
    <w:p w14:paraId="2D08EF53" w14:textId="208C454F" w:rsidR="00D118C4" w:rsidRDefault="00D118C4">
      <w:pPr>
        <w:pStyle w:val="a7"/>
        <w:ind w:firstLine="320"/>
      </w:pPr>
      <w:r>
        <w:rPr>
          <w:rStyle w:val="a9"/>
        </w:rPr>
        <w:annotationRef/>
      </w:r>
      <w:r>
        <w:rPr>
          <w:rFonts w:hint="eastAsia"/>
        </w:rPr>
        <w:t>就是图</w:t>
      </w:r>
      <w:r>
        <w:rPr>
          <w:rFonts w:hint="eastAsia"/>
        </w:rPr>
        <w:t>3</w:t>
      </w:r>
      <w:r>
        <w:rPr>
          <w:rFonts w:hint="eastAsia"/>
        </w:rPr>
        <w:t>，竖排看过去可以看到不同量表实际测量到了什么症状。</w:t>
      </w:r>
    </w:p>
  </w:comment>
  <w:comment w:id="58"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75" w:left="180" w:firstLine="480"/>
      </w:pPr>
      <w:r>
        <w:rPr>
          <w:rFonts w:hint="eastAsia"/>
        </w:rPr>
        <w:t>横轴是每个问卷所测量的症状数据，纵轴是它被引用的次数。</w:t>
      </w:r>
    </w:p>
  </w:comment>
  <w:comment w:id="59"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75" w:left="180" w:firstLine="480"/>
      </w:pPr>
    </w:p>
  </w:comment>
  <w:comment w:id="60"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62"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63"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69"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70"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71"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72"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75" w:left="180" w:firstLine="480"/>
      </w:pPr>
      <w:r>
        <w:t>1. depressed mood; 2. markedly diminished interest or</w:t>
      </w:r>
    </w:p>
    <w:p w14:paraId="333C6047" w14:textId="77777777" w:rsidR="0077489C" w:rsidRDefault="0077489C" w:rsidP="0077489C">
      <w:pPr>
        <w:pStyle w:val="a7"/>
        <w:ind w:leftChars="75" w:left="180" w:firstLineChars="0" w:firstLine="0"/>
      </w:pPr>
      <w:r>
        <w:t>pleasure; 3. increase or decrease in either weight or</w:t>
      </w:r>
    </w:p>
    <w:p w14:paraId="2E464DF9" w14:textId="77777777" w:rsidR="0077489C" w:rsidRDefault="0077489C" w:rsidP="0077489C">
      <w:pPr>
        <w:pStyle w:val="a7"/>
        <w:ind w:leftChars="75" w:left="180" w:firstLine="480"/>
      </w:pPr>
      <w:r>
        <w:t>appetite; 4. insomnia or hypersomnia; 5. psychomotor</w:t>
      </w:r>
    </w:p>
    <w:p w14:paraId="5A2A1C8D" w14:textId="77777777" w:rsidR="0077489C" w:rsidRDefault="0077489C" w:rsidP="0077489C">
      <w:pPr>
        <w:pStyle w:val="a7"/>
        <w:ind w:leftChars="75" w:left="18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75" w:left="18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75" w:left="18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75" w:left="180" w:firstLine="480"/>
      </w:pPr>
    </w:p>
  </w:comment>
  <w:comment w:id="73"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74"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firstLine="480"/>
      </w:pPr>
    </w:p>
  </w:comment>
  <w:comment w:id="75"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76"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77"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78"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79"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80"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82"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83"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3D8AB" w15:done="0"/>
  <w15:commentEx w15:paraId="4E87E31D" w15:done="0"/>
  <w15:commentEx w15:paraId="35E56A0B" w15:done="0"/>
  <w15:commentEx w15:paraId="52109510" w15:done="0"/>
  <w15:commentEx w15:paraId="36F1B078" w15:paraIdParent="52109510" w15:done="0"/>
  <w15:commentEx w15:paraId="69A61136" w15:done="0"/>
  <w15:commentEx w15:paraId="3C42ACD4" w15:paraIdParent="69A61136" w15:done="0"/>
  <w15:commentEx w15:paraId="6882BA3C" w15:done="0"/>
  <w15:commentEx w15:paraId="6EC3FDDB" w15:done="0"/>
  <w15:commentEx w15:paraId="462E523F" w15:paraIdParent="6EC3FDDB" w15:done="0"/>
  <w15:commentEx w15:paraId="22ABA56D" w15:done="0"/>
  <w15:commentEx w15:paraId="546CEFB2" w15:paraIdParent="22ABA56D" w15:done="0"/>
  <w15:commentEx w15:paraId="723474D9" w15:paraIdParent="22ABA56D" w15:done="0"/>
  <w15:commentEx w15:paraId="1EEEDFB7" w15:done="0"/>
  <w15:commentEx w15:paraId="050B7849" w15:done="0"/>
  <w15:commentEx w15:paraId="233BDEA5" w15:paraIdParent="050B7849" w15:done="0"/>
  <w15:commentEx w15:paraId="245D5F50" w15:done="0"/>
  <w15:commentEx w15:paraId="693A6BA1" w15:paraIdParent="245D5F50" w15:done="0"/>
  <w15:commentEx w15:paraId="1D990CF6" w15:done="0"/>
  <w15:commentEx w15:paraId="27CE00E0" w15:paraIdParent="1D990CF6" w15:done="0"/>
  <w15:commentEx w15:paraId="3E3BCD18" w15:done="0"/>
  <w15:commentEx w15:paraId="4231D2B1" w15:done="0"/>
  <w15:commentEx w15:paraId="404BB15B" w15:paraIdParent="4231D2B1" w15:done="0"/>
  <w15:commentEx w15:paraId="5BD51941" w15:done="0"/>
  <w15:commentEx w15:paraId="2D08EF53" w15:paraIdParent="5BD51941" w15:done="0"/>
  <w15:commentEx w15:paraId="64B241AC" w15:done="1"/>
  <w15:commentEx w15:paraId="5EB934F7" w15:paraIdParent="64B241AC" w15:done="1"/>
  <w15:commentEx w15:paraId="0231E191" w15:paraIdParent="64B241AC" w15:done="1"/>
  <w15:commentEx w15:paraId="4EA7387D" w15:done="0"/>
  <w15:commentEx w15:paraId="131117A7" w15:paraIdParent="4EA7387D" w15:done="0"/>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7693FD" w16cex:dateUtc="2023-12-29T04:09:00Z"/>
  <w16cex:commentExtensible w16cex:durableId="40822497" w16cex:dateUtc="2023-12-29T04:06:00Z"/>
  <w16cex:commentExtensible w16cex:durableId="389DCAC3" w16cex:dateUtc="2024-01-03T08:35:00Z"/>
  <w16cex:commentExtensible w16cex:durableId="51201033" w16cex:dateUtc="2023-12-29T04:16:00Z"/>
  <w16cex:commentExtensible w16cex:durableId="4B6757FA" w16cex:dateUtc="2024-01-03T09:30:00Z"/>
  <w16cex:commentExtensible w16cex:durableId="21801BDA" w16cex:dateUtc="2023-12-29T04:22:00Z"/>
  <w16cex:commentExtensible w16cex:durableId="2BF35A4C" w16cex:dateUtc="2024-01-03T10:02:00Z"/>
  <w16cex:commentExtensible w16cex:durableId="72542E24" w16cex:dateUtc="2024-01-03T11:13:00Z"/>
  <w16cex:commentExtensible w16cex:durableId="62792ED6" w16cex:dateUtc="2023-12-29T06:44:00Z"/>
  <w16cex:commentExtensible w16cex:durableId="1DA61966" w16cex:dateUtc="2024-01-02T07:57:00Z"/>
  <w16cex:commentExtensible w16cex:durableId="4E0077D0" w16cex:dateUtc="2023-11-18T06:32:00Z"/>
  <w16cex:commentExtensible w16cex:durableId="72D594D3" w16cex:dateUtc="2023-11-19T08:39:00Z"/>
  <w16cex:commentExtensible w16cex:durableId="728AAA07" w16cex:dateUtc="2023-11-21T03:16:00Z"/>
  <w16cex:commentExtensible w16cex:durableId="43273B95" w16cex:dateUtc="2024-01-03T07:54:00Z"/>
  <w16cex:commentExtensible w16cex:durableId="607DEAB5" w16cex:dateUtc="2023-12-29T06:49:00Z"/>
  <w16cex:commentExtensible w16cex:durableId="1ECEA7EE" w16cex:dateUtc="2024-01-03T07:54:00Z"/>
  <w16cex:commentExtensible w16cex:durableId="07D50199" w16cex:dateUtc="2023-12-29T06:51:00Z"/>
  <w16cex:commentExtensible w16cex:durableId="1DCC4B81" w16cex:dateUtc="2024-01-03T07:59:00Z"/>
  <w16cex:commentExtensible w16cex:durableId="75040B3B" w16cex:dateUtc="2023-12-29T06:45:00Z"/>
  <w16cex:commentExtensible w16cex:durableId="2ED98801" w16cex:dateUtc="2024-01-03T08:00:00Z"/>
  <w16cex:commentExtensible w16cex:durableId="0D864871" w16cex:dateUtc="2023-12-29T07:09:00Z"/>
  <w16cex:commentExtensible w16cex:durableId="2C5D4AC4" w16cex:dateUtc="2023-12-29T07:14:00Z"/>
  <w16cex:commentExtensible w16cex:durableId="0DEEF87B" w16cex:dateUtc="2024-01-02T07:19:00Z"/>
  <w16cex:commentExtensible w16cex:durableId="7A0F9793" w16cex:dateUtc="2023-12-29T07:16:00Z"/>
  <w16cex:commentExtensible w16cex:durableId="6786B7B5" w16cex:dateUtc="2024-01-02T07:17: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3D8AB" w16cid:durableId="3A7693FD"/>
  <w16cid:commentId w16cid:paraId="4E87E31D" w16cid:durableId="40822497"/>
  <w16cid:commentId w16cid:paraId="35E56A0B" w16cid:durableId="389DCAC3"/>
  <w16cid:commentId w16cid:paraId="52109510" w16cid:durableId="51201033"/>
  <w16cid:commentId w16cid:paraId="36F1B078" w16cid:durableId="4B6757FA"/>
  <w16cid:commentId w16cid:paraId="69A61136" w16cid:durableId="21801BDA"/>
  <w16cid:commentId w16cid:paraId="3C42ACD4" w16cid:durableId="2BF35A4C"/>
  <w16cid:commentId w16cid:paraId="6882BA3C" w16cid:durableId="72542E24"/>
  <w16cid:commentId w16cid:paraId="6EC3FDDB" w16cid:durableId="62792ED6"/>
  <w16cid:commentId w16cid:paraId="462E523F" w16cid:durableId="1DA61966"/>
  <w16cid:commentId w16cid:paraId="22ABA56D" w16cid:durableId="4E0077D0"/>
  <w16cid:commentId w16cid:paraId="546CEFB2" w16cid:durableId="72D594D3"/>
  <w16cid:commentId w16cid:paraId="723474D9" w16cid:durableId="728AAA07"/>
  <w16cid:commentId w16cid:paraId="1EEEDFB7" w16cid:durableId="43273B95"/>
  <w16cid:commentId w16cid:paraId="050B7849" w16cid:durableId="607DEAB5"/>
  <w16cid:commentId w16cid:paraId="233BDEA5" w16cid:durableId="1ECEA7EE"/>
  <w16cid:commentId w16cid:paraId="245D5F50" w16cid:durableId="07D50199"/>
  <w16cid:commentId w16cid:paraId="693A6BA1" w16cid:durableId="1DCC4B81"/>
  <w16cid:commentId w16cid:paraId="1D990CF6" w16cid:durableId="75040B3B"/>
  <w16cid:commentId w16cid:paraId="27CE00E0" w16cid:durableId="2ED98801"/>
  <w16cid:commentId w16cid:paraId="3E3BCD18" w16cid:durableId="0D864871"/>
  <w16cid:commentId w16cid:paraId="4231D2B1" w16cid:durableId="2C5D4AC4"/>
  <w16cid:commentId w16cid:paraId="404BB15B" w16cid:durableId="0DEEF87B"/>
  <w16cid:commentId w16cid:paraId="5BD51941" w16cid:durableId="7A0F9793"/>
  <w16cid:commentId w16cid:paraId="2D08EF53" w16cid:durableId="6786B7B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ADFE2" w14:textId="77777777" w:rsidR="00BA5856" w:rsidRDefault="00BA5856" w:rsidP="00FC1EED">
      <w:pPr>
        <w:spacing w:line="240" w:lineRule="auto"/>
        <w:ind w:firstLine="480"/>
      </w:pPr>
      <w:r>
        <w:separator/>
      </w:r>
    </w:p>
  </w:endnote>
  <w:endnote w:type="continuationSeparator" w:id="0">
    <w:p w14:paraId="1F731549" w14:textId="77777777" w:rsidR="00BA5856" w:rsidRDefault="00BA5856"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2A41A" w14:textId="77777777" w:rsidR="00BA5856" w:rsidRDefault="00BA5856" w:rsidP="00FC1EED">
      <w:pPr>
        <w:spacing w:line="240" w:lineRule="auto"/>
        <w:ind w:firstLine="480"/>
      </w:pPr>
      <w:r>
        <w:separator/>
      </w:r>
    </w:p>
  </w:footnote>
  <w:footnote w:type="continuationSeparator" w:id="0">
    <w:p w14:paraId="1BC4FEDD" w14:textId="77777777" w:rsidR="00BA5856" w:rsidRDefault="00BA5856"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45A41"/>
    <w:rsid w:val="00046779"/>
    <w:rsid w:val="000C099C"/>
    <w:rsid w:val="000C2FEB"/>
    <w:rsid w:val="000C6F7A"/>
    <w:rsid w:val="000F7503"/>
    <w:rsid w:val="00134F1A"/>
    <w:rsid w:val="00151705"/>
    <w:rsid w:val="0016110E"/>
    <w:rsid w:val="00165969"/>
    <w:rsid w:val="001830EB"/>
    <w:rsid w:val="001A3248"/>
    <w:rsid w:val="001F1B04"/>
    <w:rsid w:val="00200C2D"/>
    <w:rsid w:val="0021089D"/>
    <w:rsid w:val="00210C7A"/>
    <w:rsid w:val="00232753"/>
    <w:rsid w:val="00276527"/>
    <w:rsid w:val="00290A34"/>
    <w:rsid w:val="002C2170"/>
    <w:rsid w:val="002C4073"/>
    <w:rsid w:val="003038B4"/>
    <w:rsid w:val="003633C7"/>
    <w:rsid w:val="003D4FE5"/>
    <w:rsid w:val="00424354"/>
    <w:rsid w:val="00446EF9"/>
    <w:rsid w:val="004A7E6B"/>
    <w:rsid w:val="004B6D52"/>
    <w:rsid w:val="004D751B"/>
    <w:rsid w:val="0053735F"/>
    <w:rsid w:val="005604BF"/>
    <w:rsid w:val="005811FB"/>
    <w:rsid w:val="005843A6"/>
    <w:rsid w:val="00593E18"/>
    <w:rsid w:val="005B2E57"/>
    <w:rsid w:val="005D14D2"/>
    <w:rsid w:val="005D798D"/>
    <w:rsid w:val="005D7C4C"/>
    <w:rsid w:val="006454FA"/>
    <w:rsid w:val="00657C9B"/>
    <w:rsid w:val="006A0830"/>
    <w:rsid w:val="006B2022"/>
    <w:rsid w:val="00721975"/>
    <w:rsid w:val="00723104"/>
    <w:rsid w:val="007413BA"/>
    <w:rsid w:val="00761D0E"/>
    <w:rsid w:val="00770F03"/>
    <w:rsid w:val="0077489C"/>
    <w:rsid w:val="00797F69"/>
    <w:rsid w:val="008B150A"/>
    <w:rsid w:val="008D3D75"/>
    <w:rsid w:val="008E1B5E"/>
    <w:rsid w:val="008F1B61"/>
    <w:rsid w:val="00920F86"/>
    <w:rsid w:val="009732BE"/>
    <w:rsid w:val="00982F92"/>
    <w:rsid w:val="009B2CEF"/>
    <w:rsid w:val="009D1BF2"/>
    <w:rsid w:val="009F1D81"/>
    <w:rsid w:val="00A1483C"/>
    <w:rsid w:val="00A27742"/>
    <w:rsid w:val="00A27AC1"/>
    <w:rsid w:val="00A30871"/>
    <w:rsid w:val="00A86DCA"/>
    <w:rsid w:val="00A91A4F"/>
    <w:rsid w:val="00AA4ACE"/>
    <w:rsid w:val="00AA6B3E"/>
    <w:rsid w:val="00AE3A2E"/>
    <w:rsid w:val="00AE4406"/>
    <w:rsid w:val="00AE5226"/>
    <w:rsid w:val="00B5189B"/>
    <w:rsid w:val="00B57518"/>
    <w:rsid w:val="00BA5856"/>
    <w:rsid w:val="00BD0476"/>
    <w:rsid w:val="00BE19CC"/>
    <w:rsid w:val="00BF63BB"/>
    <w:rsid w:val="00C03911"/>
    <w:rsid w:val="00C2367B"/>
    <w:rsid w:val="00C25402"/>
    <w:rsid w:val="00C45CDF"/>
    <w:rsid w:val="00C572F2"/>
    <w:rsid w:val="00CE3DC7"/>
    <w:rsid w:val="00D118C4"/>
    <w:rsid w:val="00D148DC"/>
    <w:rsid w:val="00D36716"/>
    <w:rsid w:val="00D40664"/>
    <w:rsid w:val="00D57023"/>
    <w:rsid w:val="00DC5A06"/>
    <w:rsid w:val="00E11A74"/>
    <w:rsid w:val="00E46A2A"/>
    <w:rsid w:val="00E64B55"/>
    <w:rsid w:val="00E72E1F"/>
    <w:rsid w:val="00EB5700"/>
    <w:rsid w:val="00ED40EF"/>
    <w:rsid w:val="00EF47D8"/>
    <w:rsid w:val="00F02446"/>
    <w:rsid w:val="00F11C47"/>
    <w:rsid w:val="00F413AF"/>
    <w:rsid w:val="00F74BA3"/>
    <w:rsid w:val="00FC1EED"/>
    <w:rsid w:val="00FF2B3B"/>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3FCFF"/>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line="48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jad.2015.09.005" TargetMode="External"/><Relationship Id="rId2" Type="http://schemas.openxmlformats.org/officeDocument/2006/relationships/hyperlink" Target="https://ourworldindata.org/depression-age-of-onset" TargetMode="External"/><Relationship Id="rId1" Type="http://schemas.openxmlformats.org/officeDocument/2006/relationships/hyperlink" Target="https://doi.org/10.1038/s41380-021-01161-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4.jpe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7</TotalTime>
  <Pages>1</Pages>
  <Words>12568</Words>
  <Characters>71638</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50</cp:revision>
  <dcterms:created xsi:type="dcterms:W3CDTF">2023-12-25T07:29:00Z</dcterms:created>
  <dcterms:modified xsi:type="dcterms:W3CDTF">2024-01-0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CjjxFj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